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16633" w14:textId="47C4445B" w:rsidR="00B16917" w:rsidRPr="00765DB2" w:rsidRDefault="00765DB2" w:rsidP="00765DB2">
      <w:pPr>
        <w:pStyle w:val="SkripsiNormal"/>
        <w:jc w:val="center"/>
        <w:rPr>
          <w:b/>
          <w:sz w:val="24"/>
        </w:rPr>
      </w:pPr>
      <w:r>
        <w:rPr>
          <w:b/>
          <w:sz w:val="24"/>
        </w:rPr>
        <w:t>PEMBUATAN MODEL DEEP LEARNING UNTUK SIMULATOR SELF DRIVING CAR YANG DITRAINING MENGGUNAKAN GPU</w:t>
      </w:r>
    </w:p>
    <w:p w14:paraId="260A7285" w14:textId="30BE1C8F" w:rsidR="00B16917" w:rsidRDefault="00B16917" w:rsidP="00B16917">
      <w:pPr>
        <w:pStyle w:val="SkripsiNormal"/>
      </w:pPr>
    </w:p>
    <w:p w14:paraId="5D6CBA42" w14:textId="77777777" w:rsidR="00765DB2" w:rsidRPr="00B16917" w:rsidRDefault="00765DB2" w:rsidP="00B16917">
      <w:pPr>
        <w:pStyle w:val="SkripsiNormal"/>
      </w:pPr>
    </w:p>
    <w:p w14:paraId="79D8106F" w14:textId="77777777" w:rsidR="00B16917" w:rsidRPr="00765DB2" w:rsidRDefault="00B16917" w:rsidP="00765DB2">
      <w:pPr>
        <w:pStyle w:val="SkripsiNormal"/>
        <w:jc w:val="center"/>
        <w:rPr>
          <w:b/>
          <w:sz w:val="24"/>
        </w:rPr>
      </w:pPr>
      <w:r w:rsidRPr="00765DB2">
        <w:rPr>
          <w:b/>
          <w:sz w:val="24"/>
        </w:rPr>
        <w:t>SKRIPSI</w:t>
      </w:r>
    </w:p>
    <w:p w14:paraId="70FB7466" w14:textId="77777777" w:rsidR="00B16917" w:rsidRPr="00765DB2" w:rsidRDefault="00B16917" w:rsidP="00765DB2">
      <w:pPr>
        <w:pStyle w:val="SkripsiNormal"/>
        <w:jc w:val="center"/>
        <w:rPr>
          <w:b/>
          <w:sz w:val="24"/>
        </w:rPr>
      </w:pPr>
    </w:p>
    <w:p w14:paraId="79AD537A" w14:textId="77777777" w:rsidR="00B16917" w:rsidRPr="00765DB2" w:rsidRDefault="00B16917" w:rsidP="00765DB2">
      <w:pPr>
        <w:pStyle w:val="SkripsiNormal"/>
        <w:jc w:val="center"/>
        <w:rPr>
          <w:b/>
          <w:sz w:val="24"/>
        </w:rPr>
      </w:pPr>
    </w:p>
    <w:p w14:paraId="09687B37" w14:textId="77777777" w:rsidR="00B16917" w:rsidRPr="00765DB2" w:rsidRDefault="00B16917" w:rsidP="00765DB2">
      <w:pPr>
        <w:pStyle w:val="SkripsiNormal"/>
        <w:jc w:val="center"/>
        <w:rPr>
          <w:b/>
          <w:sz w:val="24"/>
        </w:rPr>
      </w:pPr>
    </w:p>
    <w:p w14:paraId="084BA541" w14:textId="77777777" w:rsidR="00B16917" w:rsidRPr="00765DB2" w:rsidRDefault="00B16917" w:rsidP="00765DB2">
      <w:pPr>
        <w:pStyle w:val="SkripsiNormal"/>
        <w:jc w:val="center"/>
        <w:rPr>
          <w:b/>
          <w:sz w:val="24"/>
        </w:rPr>
      </w:pPr>
      <w:r w:rsidRPr="00765DB2">
        <w:rPr>
          <w:b/>
          <w:sz w:val="24"/>
        </w:rPr>
        <w:t>Oleh:</w:t>
      </w:r>
    </w:p>
    <w:p w14:paraId="3A2E4F3A" w14:textId="7B982575" w:rsidR="00765DB2" w:rsidRDefault="00765DB2" w:rsidP="00765DB2">
      <w:pPr>
        <w:pStyle w:val="SkripsiNormal"/>
        <w:jc w:val="center"/>
        <w:rPr>
          <w:b/>
          <w:sz w:val="24"/>
        </w:rPr>
      </w:pPr>
      <w:r>
        <w:rPr>
          <w:b/>
          <w:sz w:val="24"/>
        </w:rPr>
        <w:t>ADWI ARIFIN</w:t>
      </w:r>
    </w:p>
    <w:p w14:paraId="590F71E6" w14:textId="25BDE1F2" w:rsidR="00B16917" w:rsidRPr="00765DB2" w:rsidRDefault="00765DB2" w:rsidP="00765DB2">
      <w:pPr>
        <w:pStyle w:val="SkripsiNormal"/>
        <w:jc w:val="center"/>
        <w:rPr>
          <w:b/>
          <w:sz w:val="24"/>
        </w:rPr>
      </w:pPr>
      <w:r>
        <w:rPr>
          <w:b/>
          <w:sz w:val="24"/>
        </w:rPr>
        <w:t>115090300111008</w:t>
      </w:r>
    </w:p>
    <w:p w14:paraId="409162BD" w14:textId="77777777" w:rsidR="00B16917" w:rsidRPr="00765DB2" w:rsidRDefault="00B16917" w:rsidP="00765DB2">
      <w:pPr>
        <w:pStyle w:val="SkripsiNormal"/>
        <w:jc w:val="center"/>
        <w:rPr>
          <w:b/>
          <w:sz w:val="24"/>
        </w:rPr>
      </w:pPr>
    </w:p>
    <w:p w14:paraId="2485D2DD" w14:textId="2F327056" w:rsidR="00B16917" w:rsidRDefault="00B16917" w:rsidP="00765DB2">
      <w:pPr>
        <w:pStyle w:val="SkripsiNormal"/>
        <w:jc w:val="center"/>
        <w:rPr>
          <w:b/>
          <w:sz w:val="24"/>
        </w:rPr>
      </w:pPr>
    </w:p>
    <w:p w14:paraId="3D0C5E78" w14:textId="1E910986" w:rsidR="00765DB2" w:rsidRDefault="00765DB2" w:rsidP="00765DB2">
      <w:pPr>
        <w:pStyle w:val="SkripsiNormal"/>
        <w:jc w:val="center"/>
        <w:rPr>
          <w:b/>
          <w:sz w:val="24"/>
        </w:rPr>
      </w:pPr>
    </w:p>
    <w:p w14:paraId="3D270AAF" w14:textId="77777777" w:rsidR="00765DB2" w:rsidRPr="00765DB2" w:rsidRDefault="00765DB2" w:rsidP="00765DB2">
      <w:pPr>
        <w:pStyle w:val="SkripsiNormal"/>
        <w:jc w:val="center"/>
        <w:rPr>
          <w:b/>
          <w:sz w:val="24"/>
        </w:rPr>
      </w:pPr>
    </w:p>
    <w:p w14:paraId="3CF738D5" w14:textId="77777777" w:rsidR="00B16917" w:rsidRPr="00765DB2" w:rsidRDefault="00B16917" w:rsidP="00765DB2">
      <w:pPr>
        <w:pStyle w:val="SkripsiNormal"/>
        <w:jc w:val="center"/>
        <w:rPr>
          <w:b/>
          <w:sz w:val="24"/>
        </w:rPr>
      </w:pPr>
    </w:p>
    <w:p w14:paraId="734C2755" w14:textId="77777777" w:rsidR="00B16917" w:rsidRPr="00765DB2" w:rsidRDefault="00B16917" w:rsidP="00765DB2">
      <w:pPr>
        <w:pStyle w:val="SkripsiNormal"/>
        <w:jc w:val="center"/>
        <w:rPr>
          <w:b/>
          <w:sz w:val="24"/>
        </w:rPr>
      </w:pPr>
      <w:r w:rsidRPr="00765DB2">
        <w:rPr>
          <w:b/>
          <w:noProof/>
          <w:sz w:val="24"/>
        </w:rPr>
        <w:drawing>
          <wp:inline distT="0" distB="0" distL="0" distR="0" wp14:anchorId="5820FFC9" wp14:editId="05019F16">
            <wp:extent cx="1219200" cy="1232071"/>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B8DCD8E" w14:textId="77777777" w:rsidR="00B16917" w:rsidRPr="00765DB2" w:rsidRDefault="00B16917" w:rsidP="00765DB2">
      <w:pPr>
        <w:pStyle w:val="SkripsiNormal"/>
        <w:jc w:val="center"/>
        <w:rPr>
          <w:b/>
          <w:sz w:val="24"/>
        </w:rPr>
      </w:pPr>
    </w:p>
    <w:p w14:paraId="1A13AD29" w14:textId="1DD1AD79" w:rsidR="00B16917" w:rsidRDefault="00B16917" w:rsidP="00765DB2">
      <w:pPr>
        <w:pStyle w:val="SkripsiNormal"/>
        <w:jc w:val="center"/>
        <w:rPr>
          <w:b/>
          <w:sz w:val="24"/>
        </w:rPr>
      </w:pPr>
    </w:p>
    <w:p w14:paraId="0FF8C2E4" w14:textId="555966B0" w:rsidR="00765DB2" w:rsidRDefault="00765DB2" w:rsidP="00765DB2">
      <w:pPr>
        <w:pStyle w:val="SkripsiNormal"/>
        <w:jc w:val="center"/>
        <w:rPr>
          <w:b/>
          <w:sz w:val="24"/>
        </w:rPr>
      </w:pPr>
    </w:p>
    <w:p w14:paraId="7FE6B8EF" w14:textId="77777777" w:rsidR="00B16917" w:rsidRPr="00765DB2" w:rsidRDefault="00B16917" w:rsidP="00765DB2">
      <w:pPr>
        <w:pStyle w:val="SkripsiNormal"/>
        <w:jc w:val="center"/>
        <w:rPr>
          <w:b/>
          <w:sz w:val="24"/>
        </w:rPr>
      </w:pPr>
    </w:p>
    <w:p w14:paraId="5151AE1F" w14:textId="77777777" w:rsidR="00B16917" w:rsidRPr="00765DB2" w:rsidRDefault="00B16917" w:rsidP="00765DB2">
      <w:pPr>
        <w:pStyle w:val="SkripsiNormal"/>
        <w:jc w:val="center"/>
        <w:rPr>
          <w:b/>
          <w:sz w:val="24"/>
        </w:rPr>
      </w:pPr>
    </w:p>
    <w:p w14:paraId="4591BA7F" w14:textId="571E9A46" w:rsidR="00B16917" w:rsidRPr="00765DB2" w:rsidRDefault="00B16917" w:rsidP="00765DB2">
      <w:pPr>
        <w:pStyle w:val="SkripsiNormal"/>
        <w:jc w:val="center"/>
        <w:rPr>
          <w:b/>
          <w:sz w:val="24"/>
        </w:rPr>
      </w:pPr>
      <w:r w:rsidRPr="00765DB2">
        <w:rPr>
          <w:b/>
          <w:sz w:val="24"/>
        </w:rPr>
        <w:t>JURUSAN FISIKA</w:t>
      </w:r>
    </w:p>
    <w:p w14:paraId="02AC6ECF" w14:textId="311293D5" w:rsidR="00B16917" w:rsidRPr="00765DB2" w:rsidRDefault="00B16917" w:rsidP="00765DB2">
      <w:pPr>
        <w:pStyle w:val="SkripsiNormal"/>
        <w:jc w:val="center"/>
        <w:rPr>
          <w:b/>
          <w:sz w:val="24"/>
        </w:rPr>
      </w:pPr>
      <w:r w:rsidRPr="00765DB2">
        <w:rPr>
          <w:b/>
          <w:sz w:val="24"/>
        </w:rPr>
        <w:t xml:space="preserve">FAKULTAS MATEMATIKA DAN </w:t>
      </w:r>
      <w:r w:rsidR="00765DB2">
        <w:rPr>
          <w:b/>
          <w:sz w:val="24"/>
        </w:rPr>
        <w:br/>
        <w:t xml:space="preserve">ILMU </w:t>
      </w:r>
      <w:r w:rsidRPr="00765DB2">
        <w:rPr>
          <w:b/>
          <w:sz w:val="24"/>
        </w:rPr>
        <w:t>PENGETAHUAN ALAM</w:t>
      </w:r>
    </w:p>
    <w:p w14:paraId="2C23B86B" w14:textId="77777777" w:rsidR="00B16917" w:rsidRPr="00765DB2" w:rsidRDefault="00B16917" w:rsidP="00765DB2">
      <w:pPr>
        <w:pStyle w:val="SkripsiNormal"/>
        <w:jc w:val="center"/>
        <w:rPr>
          <w:b/>
          <w:sz w:val="24"/>
        </w:rPr>
      </w:pPr>
      <w:r w:rsidRPr="00765DB2">
        <w:rPr>
          <w:b/>
          <w:sz w:val="24"/>
        </w:rPr>
        <w:t>UNIVERSITAS BRAWIJAYA</w:t>
      </w:r>
    </w:p>
    <w:p w14:paraId="7166A3B5" w14:textId="77777777" w:rsidR="00B16917" w:rsidRPr="00765DB2" w:rsidRDefault="00B16917" w:rsidP="00765DB2">
      <w:pPr>
        <w:pStyle w:val="SkripsiNormal"/>
        <w:jc w:val="center"/>
        <w:rPr>
          <w:b/>
          <w:sz w:val="24"/>
        </w:rPr>
      </w:pPr>
      <w:r w:rsidRPr="00765DB2">
        <w:rPr>
          <w:b/>
          <w:sz w:val="24"/>
        </w:rPr>
        <w:t>MALANG</w:t>
      </w:r>
    </w:p>
    <w:p w14:paraId="7BBA7524" w14:textId="09A34880" w:rsidR="00B16917" w:rsidRPr="00765DB2" w:rsidRDefault="00B16917" w:rsidP="00765DB2">
      <w:pPr>
        <w:pStyle w:val="SkripsiNormal"/>
        <w:jc w:val="center"/>
        <w:rPr>
          <w:b/>
          <w:sz w:val="24"/>
        </w:rPr>
      </w:pPr>
      <w:r w:rsidRPr="00765DB2">
        <w:rPr>
          <w:b/>
          <w:sz w:val="24"/>
        </w:rPr>
        <w:t>2017</w:t>
      </w:r>
    </w:p>
    <w:p w14:paraId="528FFB8F" w14:textId="77777777" w:rsidR="00765DB2" w:rsidRDefault="00765DB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0150D50C" w14:textId="4983335E"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lastRenderedPageBreak/>
        <w:t>COVER DALAM</w:t>
      </w:r>
    </w:p>
    <w:p w14:paraId="35162897" w14:textId="31992EF4"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t>LEMBAR PENGESAHAN SKRIPSI</w:t>
      </w:r>
    </w:p>
    <w:p w14:paraId="4C296BEE" w14:textId="38918613"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t>LEMBAR PERNYATAAN</w:t>
      </w:r>
    </w:p>
    <w:p w14:paraId="5BB779F8" w14:textId="34011B19"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t>ABSTRAK</w:t>
      </w:r>
    </w:p>
    <w:p w14:paraId="7CDDD4DE" w14:textId="4BF36A3E"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t>ABSTRACT</w:t>
      </w:r>
    </w:p>
    <w:p w14:paraId="24403DB5" w14:textId="1532F8CA" w:rsidR="767CCCA7" w:rsidRDefault="767CCCA7" w:rsidP="767CCCA7">
      <w:pPr>
        <w:pStyle w:val="NoSpacing"/>
        <w:rPr>
          <w:rFonts w:ascii="Times New Roman" w:eastAsia="Times New Roman" w:hAnsi="Times New Roman" w:cs="Times New Roman"/>
          <w:b/>
          <w:bCs/>
          <w:sz w:val="24"/>
          <w:szCs w:val="24"/>
        </w:rPr>
      </w:pPr>
      <w:r w:rsidRPr="767CCCA7">
        <w:rPr>
          <w:rFonts w:ascii="Times New Roman" w:eastAsia="Times New Roman" w:hAnsi="Times New Roman" w:cs="Times New Roman"/>
          <w:b/>
          <w:bCs/>
          <w:sz w:val="24"/>
          <w:szCs w:val="24"/>
        </w:rPr>
        <w:t>KATA PENGANTAR</w:t>
      </w:r>
    </w:p>
    <w:p w14:paraId="7093C0BA" w14:textId="77777777"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93AFBB4" w14:textId="3EF8F9CB" w:rsidR="767CCCA7" w:rsidRDefault="767CCCA7" w:rsidP="00CC75B9">
      <w:pPr>
        <w:pStyle w:val="SkripsiHeader"/>
      </w:pPr>
      <w:bookmarkStart w:id="0" w:name="_Toc513570147"/>
      <w:r w:rsidRPr="767CCCA7">
        <w:lastRenderedPageBreak/>
        <w:t>DAFTAR ISI</w:t>
      </w:r>
      <w:bookmarkEnd w:id="0"/>
    </w:p>
    <w:p w14:paraId="19B9FDC4" w14:textId="77777777" w:rsidR="00CC75B9" w:rsidRDefault="00CC75B9" w:rsidP="00CC75B9">
      <w:pPr>
        <w:pStyle w:val="SkripsiNormal"/>
      </w:pPr>
    </w:p>
    <w:p w14:paraId="4410C3D7" w14:textId="7810B163" w:rsidR="002E0396" w:rsidRDefault="00CC75B9">
      <w:pPr>
        <w:pStyle w:val="TOC1"/>
        <w:tabs>
          <w:tab w:val="right" w:leader="dot" w:pos="6114"/>
        </w:tabs>
        <w:rPr>
          <w:rFonts w:asciiTheme="minorHAnsi" w:eastAsiaTheme="minorEastAsia" w:hAnsiTheme="minorHAnsi"/>
          <w:noProof/>
        </w:rPr>
      </w:pPr>
      <w:r>
        <w:fldChar w:fldCharType="begin"/>
      </w:r>
      <w:r>
        <w:instrText xml:space="preserve"> TOC \h \z \t "Skripsi Header,1,Skripsi Sub Level 1,2,Skripsi Sub Level 2,3" </w:instrText>
      </w:r>
      <w:r>
        <w:fldChar w:fldCharType="separate"/>
      </w:r>
      <w:hyperlink w:anchor="_Toc513570147" w:history="1">
        <w:r w:rsidR="002E0396" w:rsidRPr="0026035B">
          <w:rPr>
            <w:rStyle w:val="Hyperlink"/>
            <w:noProof/>
          </w:rPr>
          <w:t>DAFTAR ISI</w:t>
        </w:r>
        <w:r w:rsidR="002E0396">
          <w:rPr>
            <w:noProof/>
            <w:webHidden/>
          </w:rPr>
          <w:tab/>
        </w:r>
        <w:r w:rsidR="002E0396">
          <w:rPr>
            <w:noProof/>
            <w:webHidden/>
          </w:rPr>
          <w:fldChar w:fldCharType="begin"/>
        </w:r>
        <w:r w:rsidR="002E0396">
          <w:rPr>
            <w:noProof/>
            <w:webHidden/>
          </w:rPr>
          <w:instrText xml:space="preserve"> PAGEREF _Toc513570147 \h </w:instrText>
        </w:r>
        <w:r w:rsidR="002E0396">
          <w:rPr>
            <w:noProof/>
            <w:webHidden/>
          </w:rPr>
        </w:r>
        <w:r w:rsidR="002E0396">
          <w:rPr>
            <w:noProof/>
            <w:webHidden/>
          </w:rPr>
          <w:fldChar w:fldCharType="separate"/>
        </w:r>
        <w:r w:rsidR="002E0396">
          <w:rPr>
            <w:noProof/>
            <w:webHidden/>
          </w:rPr>
          <w:t>iii</w:t>
        </w:r>
        <w:r w:rsidR="002E0396">
          <w:rPr>
            <w:noProof/>
            <w:webHidden/>
          </w:rPr>
          <w:fldChar w:fldCharType="end"/>
        </w:r>
      </w:hyperlink>
    </w:p>
    <w:p w14:paraId="5235E366" w14:textId="18163825" w:rsidR="002E0396" w:rsidRDefault="002E0396">
      <w:pPr>
        <w:pStyle w:val="TOC1"/>
        <w:tabs>
          <w:tab w:val="right" w:leader="dot" w:pos="6114"/>
        </w:tabs>
        <w:rPr>
          <w:rFonts w:asciiTheme="minorHAnsi" w:eastAsiaTheme="minorEastAsia" w:hAnsiTheme="minorHAnsi"/>
          <w:noProof/>
        </w:rPr>
      </w:pPr>
      <w:hyperlink w:anchor="_Toc513570148" w:history="1">
        <w:r w:rsidRPr="0026035B">
          <w:rPr>
            <w:rStyle w:val="Hyperlink"/>
            <w:noProof/>
          </w:rPr>
          <w:t>DAFTAR GAMBAR</w:t>
        </w:r>
        <w:r>
          <w:rPr>
            <w:noProof/>
            <w:webHidden/>
          </w:rPr>
          <w:tab/>
        </w:r>
        <w:r>
          <w:rPr>
            <w:noProof/>
            <w:webHidden/>
          </w:rPr>
          <w:fldChar w:fldCharType="begin"/>
        </w:r>
        <w:r>
          <w:rPr>
            <w:noProof/>
            <w:webHidden/>
          </w:rPr>
          <w:instrText xml:space="preserve"> PAGEREF _Toc513570148 \h </w:instrText>
        </w:r>
        <w:r>
          <w:rPr>
            <w:noProof/>
            <w:webHidden/>
          </w:rPr>
        </w:r>
        <w:r>
          <w:rPr>
            <w:noProof/>
            <w:webHidden/>
          </w:rPr>
          <w:fldChar w:fldCharType="separate"/>
        </w:r>
        <w:r>
          <w:rPr>
            <w:noProof/>
            <w:webHidden/>
          </w:rPr>
          <w:t>v</w:t>
        </w:r>
        <w:r>
          <w:rPr>
            <w:noProof/>
            <w:webHidden/>
          </w:rPr>
          <w:fldChar w:fldCharType="end"/>
        </w:r>
      </w:hyperlink>
    </w:p>
    <w:p w14:paraId="7861A727" w14:textId="3A11D937" w:rsidR="002E0396" w:rsidRDefault="002E0396">
      <w:pPr>
        <w:pStyle w:val="TOC1"/>
        <w:tabs>
          <w:tab w:val="right" w:leader="dot" w:pos="6114"/>
        </w:tabs>
        <w:rPr>
          <w:rFonts w:asciiTheme="minorHAnsi" w:eastAsiaTheme="minorEastAsia" w:hAnsiTheme="minorHAnsi"/>
          <w:noProof/>
        </w:rPr>
      </w:pPr>
      <w:hyperlink w:anchor="_Toc513570149" w:history="1">
        <w:r w:rsidRPr="0026035B">
          <w:rPr>
            <w:rStyle w:val="Hyperlink"/>
            <w:noProof/>
          </w:rPr>
          <w:t>DAFTAR TABEL</w:t>
        </w:r>
        <w:r>
          <w:rPr>
            <w:noProof/>
            <w:webHidden/>
          </w:rPr>
          <w:tab/>
        </w:r>
        <w:r>
          <w:rPr>
            <w:noProof/>
            <w:webHidden/>
          </w:rPr>
          <w:fldChar w:fldCharType="begin"/>
        </w:r>
        <w:r>
          <w:rPr>
            <w:noProof/>
            <w:webHidden/>
          </w:rPr>
          <w:instrText xml:space="preserve"> PAGEREF _Toc513570149 \h </w:instrText>
        </w:r>
        <w:r>
          <w:rPr>
            <w:noProof/>
            <w:webHidden/>
          </w:rPr>
        </w:r>
        <w:r>
          <w:rPr>
            <w:noProof/>
            <w:webHidden/>
          </w:rPr>
          <w:fldChar w:fldCharType="separate"/>
        </w:r>
        <w:r>
          <w:rPr>
            <w:noProof/>
            <w:webHidden/>
          </w:rPr>
          <w:t>vi</w:t>
        </w:r>
        <w:r>
          <w:rPr>
            <w:noProof/>
            <w:webHidden/>
          </w:rPr>
          <w:fldChar w:fldCharType="end"/>
        </w:r>
      </w:hyperlink>
    </w:p>
    <w:p w14:paraId="555680F9" w14:textId="47345FFB" w:rsidR="002E0396" w:rsidRDefault="002E0396">
      <w:pPr>
        <w:pStyle w:val="TOC1"/>
        <w:tabs>
          <w:tab w:val="right" w:leader="dot" w:pos="6114"/>
        </w:tabs>
        <w:rPr>
          <w:rFonts w:asciiTheme="minorHAnsi" w:eastAsiaTheme="minorEastAsia" w:hAnsiTheme="minorHAnsi"/>
          <w:noProof/>
        </w:rPr>
      </w:pPr>
      <w:hyperlink w:anchor="_Toc513570150" w:history="1">
        <w:r w:rsidRPr="0026035B">
          <w:rPr>
            <w:rStyle w:val="Hyperlink"/>
            <w:noProof/>
          </w:rPr>
          <w:t>BAB I PENDAHULUAN</w:t>
        </w:r>
        <w:r>
          <w:rPr>
            <w:noProof/>
            <w:webHidden/>
          </w:rPr>
          <w:tab/>
        </w:r>
        <w:r>
          <w:rPr>
            <w:noProof/>
            <w:webHidden/>
          </w:rPr>
          <w:fldChar w:fldCharType="begin"/>
        </w:r>
        <w:r>
          <w:rPr>
            <w:noProof/>
            <w:webHidden/>
          </w:rPr>
          <w:instrText xml:space="preserve"> PAGEREF _Toc513570150 \h </w:instrText>
        </w:r>
        <w:r>
          <w:rPr>
            <w:noProof/>
            <w:webHidden/>
          </w:rPr>
        </w:r>
        <w:r>
          <w:rPr>
            <w:noProof/>
            <w:webHidden/>
          </w:rPr>
          <w:fldChar w:fldCharType="separate"/>
        </w:r>
        <w:r>
          <w:rPr>
            <w:noProof/>
            <w:webHidden/>
          </w:rPr>
          <w:t>7</w:t>
        </w:r>
        <w:r>
          <w:rPr>
            <w:noProof/>
            <w:webHidden/>
          </w:rPr>
          <w:fldChar w:fldCharType="end"/>
        </w:r>
      </w:hyperlink>
    </w:p>
    <w:p w14:paraId="729EA965" w14:textId="41B2E398" w:rsidR="002E0396" w:rsidRDefault="002E0396">
      <w:pPr>
        <w:pStyle w:val="TOC2"/>
        <w:tabs>
          <w:tab w:val="left" w:pos="880"/>
          <w:tab w:val="right" w:leader="dot" w:pos="6114"/>
        </w:tabs>
        <w:rPr>
          <w:rFonts w:asciiTheme="minorHAnsi" w:eastAsiaTheme="minorEastAsia" w:hAnsiTheme="minorHAnsi"/>
          <w:noProof/>
        </w:rPr>
      </w:pPr>
      <w:hyperlink w:anchor="_Toc513570151" w:history="1">
        <w:r w:rsidRPr="0026035B">
          <w:rPr>
            <w:rStyle w:val="Hyperlink"/>
            <w:noProof/>
          </w:rPr>
          <w:t>1.1</w:t>
        </w:r>
        <w:r>
          <w:rPr>
            <w:rFonts w:asciiTheme="minorHAnsi" w:eastAsiaTheme="minorEastAsia" w:hAnsiTheme="minorHAnsi"/>
            <w:noProof/>
          </w:rPr>
          <w:tab/>
        </w:r>
        <w:r w:rsidRPr="0026035B">
          <w:rPr>
            <w:rStyle w:val="Hyperlink"/>
            <w:noProof/>
          </w:rPr>
          <w:t>Latar Belakang</w:t>
        </w:r>
        <w:r>
          <w:rPr>
            <w:noProof/>
            <w:webHidden/>
          </w:rPr>
          <w:tab/>
        </w:r>
        <w:r>
          <w:rPr>
            <w:noProof/>
            <w:webHidden/>
          </w:rPr>
          <w:fldChar w:fldCharType="begin"/>
        </w:r>
        <w:r>
          <w:rPr>
            <w:noProof/>
            <w:webHidden/>
          </w:rPr>
          <w:instrText xml:space="preserve"> PAGEREF _Toc513570151 \h </w:instrText>
        </w:r>
        <w:r>
          <w:rPr>
            <w:noProof/>
            <w:webHidden/>
          </w:rPr>
        </w:r>
        <w:r>
          <w:rPr>
            <w:noProof/>
            <w:webHidden/>
          </w:rPr>
          <w:fldChar w:fldCharType="separate"/>
        </w:r>
        <w:r>
          <w:rPr>
            <w:noProof/>
            <w:webHidden/>
          </w:rPr>
          <w:t>7</w:t>
        </w:r>
        <w:r>
          <w:rPr>
            <w:noProof/>
            <w:webHidden/>
          </w:rPr>
          <w:fldChar w:fldCharType="end"/>
        </w:r>
      </w:hyperlink>
    </w:p>
    <w:p w14:paraId="4BD578D5" w14:textId="7E921C59" w:rsidR="002E0396" w:rsidRDefault="002E0396">
      <w:pPr>
        <w:pStyle w:val="TOC2"/>
        <w:tabs>
          <w:tab w:val="left" w:pos="880"/>
          <w:tab w:val="right" w:leader="dot" w:pos="6114"/>
        </w:tabs>
        <w:rPr>
          <w:rFonts w:asciiTheme="minorHAnsi" w:eastAsiaTheme="minorEastAsia" w:hAnsiTheme="minorHAnsi"/>
          <w:noProof/>
        </w:rPr>
      </w:pPr>
      <w:hyperlink w:anchor="_Toc513570152" w:history="1">
        <w:r w:rsidRPr="0026035B">
          <w:rPr>
            <w:rStyle w:val="Hyperlink"/>
            <w:noProof/>
          </w:rPr>
          <w:t>1.2</w:t>
        </w:r>
        <w:r>
          <w:rPr>
            <w:rFonts w:asciiTheme="minorHAnsi" w:eastAsiaTheme="minorEastAsia" w:hAnsiTheme="minorHAnsi"/>
            <w:noProof/>
          </w:rPr>
          <w:tab/>
        </w:r>
        <w:r w:rsidRPr="0026035B">
          <w:rPr>
            <w:rStyle w:val="Hyperlink"/>
            <w:noProof/>
          </w:rPr>
          <w:t>Rumusan Masalah Penelitian</w:t>
        </w:r>
        <w:r>
          <w:rPr>
            <w:noProof/>
            <w:webHidden/>
          </w:rPr>
          <w:tab/>
        </w:r>
        <w:r>
          <w:rPr>
            <w:noProof/>
            <w:webHidden/>
          </w:rPr>
          <w:fldChar w:fldCharType="begin"/>
        </w:r>
        <w:r>
          <w:rPr>
            <w:noProof/>
            <w:webHidden/>
          </w:rPr>
          <w:instrText xml:space="preserve"> PAGEREF _Toc513570152 \h </w:instrText>
        </w:r>
        <w:r>
          <w:rPr>
            <w:noProof/>
            <w:webHidden/>
          </w:rPr>
        </w:r>
        <w:r>
          <w:rPr>
            <w:noProof/>
            <w:webHidden/>
          </w:rPr>
          <w:fldChar w:fldCharType="separate"/>
        </w:r>
        <w:r>
          <w:rPr>
            <w:noProof/>
            <w:webHidden/>
          </w:rPr>
          <w:t>8</w:t>
        </w:r>
        <w:r>
          <w:rPr>
            <w:noProof/>
            <w:webHidden/>
          </w:rPr>
          <w:fldChar w:fldCharType="end"/>
        </w:r>
      </w:hyperlink>
    </w:p>
    <w:p w14:paraId="57896802" w14:textId="0794F762" w:rsidR="002E0396" w:rsidRDefault="002E0396">
      <w:pPr>
        <w:pStyle w:val="TOC2"/>
        <w:tabs>
          <w:tab w:val="left" w:pos="880"/>
          <w:tab w:val="right" w:leader="dot" w:pos="6114"/>
        </w:tabs>
        <w:rPr>
          <w:rFonts w:asciiTheme="minorHAnsi" w:eastAsiaTheme="minorEastAsia" w:hAnsiTheme="minorHAnsi"/>
          <w:noProof/>
        </w:rPr>
      </w:pPr>
      <w:hyperlink w:anchor="_Toc513570153" w:history="1">
        <w:r w:rsidRPr="0026035B">
          <w:rPr>
            <w:rStyle w:val="Hyperlink"/>
            <w:noProof/>
          </w:rPr>
          <w:t>1.3</w:t>
        </w:r>
        <w:r>
          <w:rPr>
            <w:rFonts w:asciiTheme="minorHAnsi" w:eastAsiaTheme="minorEastAsia" w:hAnsiTheme="minorHAnsi"/>
            <w:noProof/>
          </w:rPr>
          <w:tab/>
        </w:r>
        <w:r w:rsidRPr="0026035B">
          <w:rPr>
            <w:rStyle w:val="Hyperlink"/>
            <w:noProof/>
          </w:rPr>
          <w:t>Batasan Masalah</w:t>
        </w:r>
        <w:r>
          <w:rPr>
            <w:noProof/>
            <w:webHidden/>
          </w:rPr>
          <w:tab/>
        </w:r>
        <w:r>
          <w:rPr>
            <w:noProof/>
            <w:webHidden/>
          </w:rPr>
          <w:fldChar w:fldCharType="begin"/>
        </w:r>
        <w:r>
          <w:rPr>
            <w:noProof/>
            <w:webHidden/>
          </w:rPr>
          <w:instrText xml:space="preserve"> PAGEREF _Toc513570153 \h </w:instrText>
        </w:r>
        <w:r>
          <w:rPr>
            <w:noProof/>
            <w:webHidden/>
          </w:rPr>
        </w:r>
        <w:r>
          <w:rPr>
            <w:noProof/>
            <w:webHidden/>
          </w:rPr>
          <w:fldChar w:fldCharType="separate"/>
        </w:r>
        <w:r>
          <w:rPr>
            <w:noProof/>
            <w:webHidden/>
          </w:rPr>
          <w:t>8</w:t>
        </w:r>
        <w:r>
          <w:rPr>
            <w:noProof/>
            <w:webHidden/>
          </w:rPr>
          <w:fldChar w:fldCharType="end"/>
        </w:r>
      </w:hyperlink>
    </w:p>
    <w:p w14:paraId="4D67EC64" w14:textId="6E5EC55E" w:rsidR="002E0396" w:rsidRDefault="002E0396">
      <w:pPr>
        <w:pStyle w:val="TOC2"/>
        <w:tabs>
          <w:tab w:val="left" w:pos="880"/>
          <w:tab w:val="right" w:leader="dot" w:pos="6114"/>
        </w:tabs>
        <w:rPr>
          <w:rFonts w:asciiTheme="minorHAnsi" w:eastAsiaTheme="minorEastAsia" w:hAnsiTheme="minorHAnsi"/>
          <w:noProof/>
        </w:rPr>
      </w:pPr>
      <w:hyperlink w:anchor="_Toc513570154" w:history="1">
        <w:r w:rsidRPr="0026035B">
          <w:rPr>
            <w:rStyle w:val="Hyperlink"/>
            <w:noProof/>
          </w:rPr>
          <w:t>1.4</w:t>
        </w:r>
        <w:r>
          <w:rPr>
            <w:rFonts w:asciiTheme="minorHAnsi" w:eastAsiaTheme="minorEastAsia" w:hAnsiTheme="minorHAnsi"/>
            <w:noProof/>
          </w:rPr>
          <w:tab/>
        </w:r>
        <w:r w:rsidRPr="0026035B">
          <w:rPr>
            <w:rStyle w:val="Hyperlink"/>
            <w:noProof/>
          </w:rPr>
          <w:t>Tujuan Penelitian</w:t>
        </w:r>
        <w:r>
          <w:rPr>
            <w:noProof/>
            <w:webHidden/>
          </w:rPr>
          <w:tab/>
        </w:r>
        <w:r>
          <w:rPr>
            <w:noProof/>
            <w:webHidden/>
          </w:rPr>
          <w:fldChar w:fldCharType="begin"/>
        </w:r>
        <w:r>
          <w:rPr>
            <w:noProof/>
            <w:webHidden/>
          </w:rPr>
          <w:instrText xml:space="preserve"> PAGEREF _Toc513570154 \h </w:instrText>
        </w:r>
        <w:r>
          <w:rPr>
            <w:noProof/>
            <w:webHidden/>
          </w:rPr>
        </w:r>
        <w:r>
          <w:rPr>
            <w:noProof/>
            <w:webHidden/>
          </w:rPr>
          <w:fldChar w:fldCharType="separate"/>
        </w:r>
        <w:r>
          <w:rPr>
            <w:noProof/>
            <w:webHidden/>
          </w:rPr>
          <w:t>8</w:t>
        </w:r>
        <w:r>
          <w:rPr>
            <w:noProof/>
            <w:webHidden/>
          </w:rPr>
          <w:fldChar w:fldCharType="end"/>
        </w:r>
      </w:hyperlink>
    </w:p>
    <w:p w14:paraId="26E4A61A" w14:textId="23A4CBB1" w:rsidR="002E0396" w:rsidRDefault="002E0396">
      <w:pPr>
        <w:pStyle w:val="TOC2"/>
        <w:tabs>
          <w:tab w:val="left" w:pos="880"/>
          <w:tab w:val="right" w:leader="dot" w:pos="6114"/>
        </w:tabs>
        <w:rPr>
          <w:rFonts w:asciiTheme="minorHAnsi" w:eastAsiaTheme="minorEastAsia" w:hAnsiTheme="minorHAnsi"/>
          <w:noProof/>
        </w:rPr>
      </w:pPr>
      <w:hyperlink w:anchor="_Toc513570155" w:history="1">
        <w:r w:rsidRPr="0026035B">
          <w:rPr>
            <w:rStyle w:val="Hyperlink"/>
            <w:noProof/>
          </w:rPr>
          <w:t>1.5</w:t>
        </w:r>
        <w:r>
          <w:rPr>
            <w:rFonts w:asciiTheme="minorHAnsi" w:eastAsiaTheme="minorEastAsia" w:hAnsiTheme="minorHAnsi"/>
            <w:noProof/>
          </w:rPr>
          <w:tab/>
        </w:r>
        <w:r w:rsidRPr="0026035B">
          <w:rPr>
            <w:rStyle w:val="Hyperlink"/>
            <w:noProof/>
          </w:rPr>
          <w:t>Manfaat Penelitian</w:t>
        </w:r>
        <w:r>
          <w:rPr>
            <w:noProof/>
            <w:webHidden/>
          </w:rPr>
          <w:tab/>
        </w:r>
        <w:r>
          <w:rPr>
            <w:noProof/>
            <w:webHidden/>
          </w:rPr>
          <w:fldChar w:fldCharType="begin"/>
        </w:r>
        <w:r>
          <w:rPr>
            <w:noProof/>
            <w:webHidden/>
          </w:rPr>
          <w:instrText xml:space="preserve"> PAGEREF _Toc513570155 \h </w:instrText>
        </w:r>
        <w:r>
          <w:rPr>
            <w:noProof/>
            <w:webHidden/>
          </w:rPr>
        </w:r>
        <w:r>
          <w:rPr>
            <w:noProof/>
            <w:webHidden/>
          </w:rPr>
          <w:fldChar w:fldCharType="separate"/>
        </w:r>
        <w:r>
          <w:rPr>
            <w:noProof/>
            <w:webHidden/>
          </w:rPr>
          <w:t>8</w:t>
        </w:r>
        <w:r>
          <w:rPr>
            <w:noProof/>
            <w:webHidden/>
          </w:rPr>
          <w:fldChar w:fldCharType="end"/>
        </w:r>
      </w:hyperlink>
    </w:p>
    <w:p w14:paraId="2CC4EAE5" w14:textId="3C1A1CB0" w:rsidR="002E0396" w:rsidRDefault="002E0396">
      <w:pPr>
        <w:pStyle w:val="TOC1"/>
        <w:tabs>
          <w:tab w:val="right" w:leader="dot" w:pos="6114"/>
        </w:tabs>
        <w:rPr>
          <w:rFonts w:asciiTheme="minorHAnsi" w:eastAsiaTheme="minorEastAsia" w:hAnsiTheme="minorHAnsi"/>
          <w:noProof/>
        </w:rPr>
      </w:pPr>
      <w:hyperlink w:anchor="_Toc513570156" w:history="1">
        <w:r w:rsidRPr="0026035B">
          <w:rPr>
            <w:rStyle w:val="Hyperlink"/>
            <w:noProof/>
          </w:rPr>
          <w:t>BAB II TINJAUAN PUSTAKA</w:t>
        </w:r>
        <w:r>
          <w:rPr>
            <w:noProof/>
            <w:webHidden/>
          </w:rPr>
          <w:tab/>
        </w:r>
        <w:r>
          <w:rPr>
            <w:noProof/>
            <w:webHidden/>
          </w:rPr>
          <w:fldChar w:fldCharType="begin"/>
        </w:r>
        <w:r>
          <w:rPr>
            <w:noProof/>
            <w:webHidden/>
          </w:rPr>
          <w:instrText xml:space="preserve"> PAGEREF _Toc513570156 \h </w:instrText>
        </w:r>
        <w:r>
          <w:rPr>
            <w:noProof/>
            <w:webHidden/>
          </w:rPr>
        </w:r>
        <w:r>
          <w:rPr>
            <w:noProof/>
            <w:webHidden/>
          </w:rPr>
          <w:fldChar w:fldCharType="separate"/>
        </w:r>
        <w:r>
          <w:rPr>
            <w:noProof/>
            <w:webHidden/>
          </w:rPr>
          <w:t>9</w:t>
        </w:r>
        <w:r>
          <w:rPr>
            <w:noProof/>
            <w:webHidden/>
          </w:rPr>
          <w:fldChar w:fldCharType="end"/>
        </w:r>
      </w:hyperlink>
    </w:p>
    <w:p w14:paraId="1974168E" w14:textId="5E39C3F1" w:rsidR="002E0396" w:rsidRDefault="002E0396">
      <w:pPr>
        <w:pStyle w:val="TOC2"/>
        <w:tabs>
          <w:tab w:val="left" w:pos="880"/>
          <w:tab w:val="right" w:leader="dot" w:pos="6114"/>
        </w:tabs>
        <w:rPr>
          <w:rFonts w:asciiTheme="minorHAnsi" w:eastAsiaTheme="minorEastAsia" w:hAnsiTheme="minorHAnsi"/>
          <w:noProof/>
        </w:rPr>
      </w:pPr>
      <w:hyperlink w:anchor="_Toc513570157" w:history="1">
        <w:r w:rsidRPr="0026035B">
          <w:rPr>
            <w:rStyle w:val="Hyperlink"/>
            <w:noProof/>
          </w:rPr>
          <w:t>2.1</w:t>
        </w:r>
        <w:r>
          <w:rPr>
            <w:rFonts w:asciiTheme="minorHAnsi" w:eastAsiaTheme="minorEastAsia" w:hAnsiTheme="minorHAnsi"/>
            <w:noProof/>
          </w:rPr>
          <w:tab/>
        </w:r>
        <w:r w:rsidRPr="0026035B">
          <w:rPr>
            <w:rStyle w:val="Hyperlink"/>
            <w:noProof/>
          </w:rPr>
          <w:t>Artificial Intelegence</w:t>
        </w:r>
        <w:r>
          <w:rPr>
            <w:noProof/>
            <w:webHidden/>
          </w:rPr>
          <w:tab/>
        </w:r>
        <w:r>
          <w:rPr>
            <w:noProof/>
            <w:webHidden/>
          </w:rPr>
          <w:fldChar w:fldCharType="begin"/>
        </w:r>
        <w:r>
          <w:rPr>
            <w:noProof/>
            <w:webHidden/>
          </w:rPr>
          <w:instrText xml:space="preserve"> PAGEREF _Toc513570157 \h </w:instrText>
        </w:r>
        <w:r>
          <w:rPr>
            <w:noProof/>
            <w:webHidden/>
          </w:rPr>
        </w:r>
        <w:r>
          <w:rPr>
            <w:noProof/>
            <w:webHidden/>
          </w:rPr>
          <w:fldChar w:fldCharType="separate"/>
        </w:r>
        <w:r>
          <w:rPr>
            <w:noProof/>
            <w:webHidden/>
          </w:rPr>
          <w:t>9</w:t>
        </w:r>
        <w:r>
          <w:rPr>
            <w:noProof/>
            <w:webHidden/>
          </w:rPr>
          <w:fldChar w:fldCharType="end"/>
        </w:r>
      </w:hyperlink>
    </w:p>
    <w:p w14:paraId="15920461" w14:textId="25141F07" w:rsidR="002E0396" w:rsidRDefault="002E0396">
      <w:pPr>
        <w:pStyle w:val="TOC2"/>
        <w:tabs>
          <w:tab w:val="left" w:pos="880"/>
          <w:tab w:val="right" w:leader="dot" w:pos="6114"/>
        </w:tabs>
        <w:rPr>
          <w:rFonts w:asciiTheme="minorHAnsi" w:eastAsiaTheme="minorEastAsia" w:hAnsiTheme="minorHAnsi"/>
          <w:noProof/>
        </w:rPr>
      </w:pPr>
      <w:hyperlink w:anchor="_Toc513570158" w:history="1">
        <w:r w:rsidRPr="0026035B">
          <w:rPr>
            <w:rStyle w:val="Hyperlink"/>
            <w:noProof/>
          </w:rPr>
          <w:t>2.2</w:t>
        </w:r>
        <w:r>
          <w:rPr>
            <w:rFonts w:asciiTheme="minorHAnsi" w:eastAsiaTheme="minorEastAsia" w:hAnsiTheme="minorHAnsi"/>
            <w:noProof/>
          </w:rPr>
          <w:tab/>
        </w:r>
        <w:r w:rsidRPr="0026035B">
          <w:rPr>
            <w:rStyle w:val="Hyperlink"/>
            <w:noProof/>
          </w:rPr>
          <w:t>Machine Learning</w:t>
        </w:r>
        <w:r>
          <w:rPr>
            <w:noProof/>
            <w:webHidden/>
          </w:rPr>
          <w:tab/>
        </w:r>
        <w:r>
          <w:rPr>
            <w:noProof/>
            <w:webHidden/>
          </w:rPr>
          <w:fldChar w:fldCharType="begin"/>
        </w:r>
        <w:r>
          <w:rPr>
            <w:noProof/>
            <w:webHidden/>
          </w:rPr>
          <w:instrText xml:space="preserve"> PAGEREF _Toc513570158 \h </w:instrText>
        </w:r>
        <w:r>
          <w:rPr>
            <w:noProof/>
            <w:webHidden/>
          </w:rPr>
        </w:r>
        <w:r>
          <w:rPr>
            <w:noProof/>
            <w:webHidden/>
          </w:rPr>
          <w:fldChar w:fldCharType="separate"/>
        </w:r>
        <w:r>
          <w:rPr>
            <w:noProof/>
            <w:webHidden/>
          </w:rPr>
          <w:t>9</w:t>
        </w:r>
        <w:r>
          <w:rPr>
            <w:noProof/>
            <w:webHidden/>
          </w:rPr>
          <w:fldChar w:fldCharType="end"/>
        </w:r>
      </w:hyperlink>
    </w:p>
    <w:p w14:paraId="1DBEB8F5" w14:textId="6B56678F" w:rsidR="002E0396" w:rsidRDefault="002E0396">
      <w:pPr>
        <w:pStyle w:val="TOC2"/>
        <w:tabs>
          <w:tab w:val="left" w:pos="880"/>
          <w:tab w:val="right" w:leader="dot" w:pos="6114"/>
        </w:tabs>
        <w:rPr>
          <w:rFonts w:asciiTheme="minorHAnsi" w:eastAsiaTheme="minorEastAsia" w:hAnsiTheme="minorHAnsi"/>
          <w:noProof/>
        </w:rPr>
      </w:pPr>
      <w:hyperlink w:anchor="_Toc513570159" w:history="1">
        <w:r w:rsidRPr="0026035B">
          <w:rPr>
            <w:rStyle w:val="Hyperlink"/>
            <w:noProof/>
          </w:rPr>
          <w:t>2.3</w:t>
        </w:r>
        <w:r>
          <w:rPr>
            <w:rFonts w:asciiTheme="minorHAnsi" w:eastAsiaTheme="minorEastAsia" w:hAnsiTheme="minorHAnsi"/>
            <w:noProof/>
          </w:rPr>
          <w:tab/>
        </w:r>
        <w:r w:rsidRPr="0026035B">
          <w:rPr>
            <w:rStyle w:val="Hyperlink"/>
            <w:noProof/>
          </w:rPr>
          <w:t>Artificial Neural Network</w:t>
        </w:r>
        <w:r>
          <w:rPr>
            <w:noProof/>
            <w:webHidden/>
          </w:rPr>
          <w:tab/>
        </w:r>
        <w:r>
          <w:rPr>
            <w:noProof/>
            <w:webHidden/>
          </w:rPr>
          <w:fldChar w:fldCharType="begin"/>
        </w:r>
        <w:r>
          <w:rPr>
            <w:noProof/>
            <w:webHidden/>
          </w:rPr>
          <w:instrText xml:space="preserve"> PAGEREF _Toc513570159 \h </w:instrText>
        </w:r>
        <w:r>
          <w:rPr>
            <w:noProof/>
            <w:webHidden/>
          </w:rPr>
        </w:r>
        <w:r>
          <w:rPr>
            <w:noProof/>
            <w:webHidden/>
          </w:rPr>
          <w:fldChar w:fldCharType="separate"/>
        </w:r>
        <w:r>
          <w:rPr>
            <w:noProof/>
            <w:webHidden/>
          </w:rPr>
          <w:t>10</w:t>
        </w:r>
        <w:r>
          <w:rPr>
            <w:noProof/>
            <w:webHidden/>
          </w:rPr>
          <w:fldChar w:fldCharType="end"/>
        </w:r>
      </w:hyperlink>
    </w:p>
    <w:p w14:paraId="38CA5FED" w14:textId="00BE5CF7" w:rsidR="002E0396" w:rsidRDefault="002E0396">
      <w:pPr>
        <w:pStyle w:val="TOC2"/>
        <w:tabs>
          <w:tab w:val="left" w:pos="880"/>
          <w:tab w:val="right" w:leader="dot" w:pos="6114"/>
        </w:tabs>
        <w:rPr>
          <w:rFonts w:asciiTheme="minorHAnsi" w:eastAsiaTheme="minorEastAsia" w:hAnsiTheme="minorHAnsi"/>
          <w:noProof/>
        </w:rPr>
      </w:pPr>
      <w:hyperlink w:anchor="_Toc513570160" w:history="1">
        <w:r w:rsidRPr="0026035B">
          <w:rPr>
            <w:rStyle w:val="Hyperlink"/>
            <w:noProof/>
          </w:rPr>
          <w:t>2.4</w:t>
        </w:r>
        <w:r>
          <w:rPr>
            <w:rFonts w:asciiTheme="minorHAnsi" w:eastAsiaTheme="minorEastAsia" w:hAnsiTheme="minorHAnsi"/>
            <w:noProof/>
          </w:rPr>
          <w:tab/>
        </w:r>
        <w:r w:rsidRPr="0026035B">
          <w:rPr>
            <w:rStyle w:val="Hyperlink"/>
            <w:noProof/>
          </w:rPr>
          <w:t>Deep Learning</w:t>
        </w:r>
        <w:r>
          <w:rPr>
            <w:noProof/>
            <w:webHidden/>
          </w:rPr>
          <w:tab/>
        </w:r>
        <w:r>
          <w:rPr>
            <w:noProof/>
            <w:webHidden/>
          </w:rPr>
          <w:fldChar w:fldCharType="begin"/>
        </w:r>
        <w:r>
          <w:rPr>
            <w:noProof/>
            <w:webHidden/>
          </w:rPr>
          <w:instrText xml:space="preserve"> PAGEREF _Toc513570160 \h </w:instrText>
        </w:r>
        <w:r>
          <w:rPr>
            <w:noProof/>
            <w:webHidden/>
          </w:rPr>
        </w:r>
        <w:r>
          <w:rPr>
            <w:noProof/>
            <w:webHidden/>
          </w:rPr>
          <w:fldChar w:fldCharType="separate"/>
        </w:r>
        <w:r>
          <w:rPr>
            <w:noProof/>
            <w:webHidden/>
          </w:rPr>
          <w:t>10</w:t>
        </w:r>
        <w:r>
          <w:rPr>
            <w:noProof/>
            <w:webHidden/>
          </w:rPr>
          <w:fldChar w:fldCharType="end"/>
        </w:r>
      </w:hyperlink>
    </w:p>
    <w:p w14:paraId="46CEE788" w14:textId="329C7C7A" w:rsidR="002E0396" w:rsidRDefault="002E0396">
      <w:pPr>
        <w:pStyle w:val="TOC2"/>
        <w:tabs>
          <w:tab w:val="left" w:pos="880"/>
          <w:tab w:val="right" w:leader="dot" w:pos="6114"/>
        </w:tabs>
        <w:rPr>
          <w:rFonts w:asciiTheme="minorHAnsi" w:eastAsiaTheme="minorEastAsia" w:hAnsiTheme="minorHAnsi"/>
          <w:noProof/>
        </w:rPr>
      </w:pPr>
      <w:hyperlink w:anchor="_Toc513570161" w:history="1">
        <w:r w:rsidRPr="0026035B">
          <w:rPr>
            <w:rStyle w:val="Hyperlink"/>
            <w:noProof/>
          </w:rPr>
          <w:t>2.5</w:t>
        </w:r>
        <w:r>
          <w:rPr>
            <w:rFonts w:asciiTheme="minorHAnsi" w:eastAsiaTheme="minorEastAsia" w:hAnsiTheme="minorHAnsi"/>
            <w:noProof/>
          </w:rPr>
          <w:tab/>
        </w:r>
        <w:r w:rsidRPr="0026035B">
          <w:rPr>
            <w:rStyle w:val="Hyperlink"/>
            <w:noProof/>
          </w:rPr>
          <w:t>Python</w:t>
        </w:r>
        <w:r>
          <w:rPr>
            <w:noProof/>
            <w:webHidden/>
          </w:rPr>
          <w:tab/>
        </w:r>
        <w:r>
          <w:rPr>
            <w:noProof/>
            <w:webHidden/>
          </w:rPr>
          <w:fldChar w:fldCharType="begin"/>
        </w:r>
        <w:r>
          <w:rPr>
            <w:noProof/>
            <w:webHidden/>
          </w:rPr>
          <w:instrText xml:space="preserve"> PAGEREF _Toc513570161 \h </w:instrText>
        </w:r>
        <w:r>
          <w:rPr>
            <w:noProof/>
            <w:webHidden/>
          </w:rPr>
        </w:r>
        <w:r>
          <w:rPr>
            <w:noProof/>
            <w:webHidden/>
          </w:rPr>
          <w:fldChar w:fldCharType="separate"/>
        </w:r>
        <w:r>
          <w:rPr>
            <w:noProof/>
            <w:webHidden/>
          </w:rPr>
          <w:t>11</w:t>
        </w:r>
        <w:r>
          <w:rPr>
            <w:noProof/>
            <w:webHidden/>
          </w:rPr>
          <w:fldChar w:fldCharType="end"/>
        </w:r>
      </w:hyperlink>
    </w:p>
    <w:p w14:paraId="0A951D7B" w14:textId="6FF45F45" w:rsidR="002E0396" w:rsidRDefault="002E0396">
      <w:pPr>
        <w:pStyle w:val="TOC2"/>
        <w:tabs>
          <w:tab w:val="left" w:pos="880"/>
          <w:tab w:val="right" w:leader="dot" w:pos="6114"/>
        </w:tabs>
        <w:rPr>
          <w:rFonts w:asciiTheme="minorHAnsi" w:eastAsiaTheme="minorEastAsia" w:hAnsiTheme="minorHAnsi"/>
          <w:noProof/>
        </w:rPr>
      </w:pPr>
      <w:hyperlink w:anchor="_Toc513570162" w:history="1">
        <w:r w:rsidRPr="0026035B">
          <w:rPr>
            <w:rStyle w:val="Hyperlink"/>
            <w:noProof/>
          </w:rPr>
          <w:t>2.6</w:t>
        </w:r>
        <w:r>
          <w:rPr>
            <w:rFonts w:asciiTheme="minorHAnsi" w:eastAsiaTheme="minorEastAsia" w:hAnsiTheme="minorHAnsi"/>
            <w:noProof/>
          </w:rPr>
          <w:tab/>
        </w:r>
        <w:r w:rsidRPr="0026035B">
          <w:rPr>
            <w:rStyle w:val="Hyperlink"/>
            <w:noProof/>
          </w:rPr>
          <w:t>Keras</w:t>
        </w:r>
        <w:r>
          <w:rPr>
            <w:noProof/>
            <w:webHidden/>
          </w:rPr>
          <w:tab/>
        </w:r>
        <w:r>
          <w:rPr>
            <w:noProof/>
            <w:webHidden/>
          </w:rPr>
          <w:fldChar w:fldCharType="begin"/>
        </w:r>
        <w:r>
          <w:rPr>
            <w:noProof/>
            <w:webHidden/>
          </w:rPr>
          <w:instrText xml:space="preserve"> PAGEREF _Toc513570162 \h </w:instrText>
        </w:r>
        <w:r>
          <w:rPr>
            <w:noProof/>
            <w:webHidden/>
          </w:rPr>
        </w:r>
        <w:r>
          <w:rPr>
            <w:noProof/>
            <w:webHidden/>
          </w:rPr>
          <w:fldChar w:fldCharType="separate"/>
        </w:r>
        <w:r>
          <w:rPr>
            <w:noProof/>
            <w:webHidden/>
          </w:rPr>
          <w:t>11</w:t>
        </w:r>
        <w:r>
          <w:rPr>
            <w:noProof/>
            <w:webHidden/>
          </w:rPr>
          <w:fldChar w:fldCharType="end"/>
        </w:r>
      </w:hyperlink>
    </w:p>
    <w:p w14:paraId="1598BFB1" w14:textId="17C33286" w:rsidR="002E0396" w:rsidRDefault="002E0396">
      <w:pPr>
        <w:pStyle w:val="TOC2"/>
        <w:tabs>
          <w:tab w:val="left" w:pos="880"/>
          <w:tab w:val="right" w:leader="dot" w:pos="6114"/>
        </w:tabs>
        <w:rPr>
          <w:rFonts w:asciiTheme="minorHAnsi" w:eastAsiaTheme="minorEastAsia" w:hAnsiTheme="minorHAnsi"/>
          <w:noProof/>
        </w:rPr>
      </w:pPr>
      <w:hyperlink w:anchor="_Toc513570163" w:history="1">
        <w:r w:rsidRPr="0026035B">
          <w:rPr>
            <w:rStyle w:val="Hyperlink"/>
            <w:noProof/>
          </w:rPr>
          <w:t>2.7</w:t>
        </w:r>
        <w:r>
          <w:rPr>
            <w:rFonts w:asciiTheme="minorHAnsi" w:eastAsiaTheme="minorEastAsia" w:hAnsiTheme="minorHAnsi"/>
            <w:noProof/>
          </w:rPr>
          <w:tab/>
        </w:r>
        <w:r w:rsidRPr="0026035B">
          <w:rPr>
            <w:rStyle w:val="Hyperlink"/>
            <w:noProof/>
          </w:rPr>
          <w:t>TensorFlow</w:t>
        </w:r>
        <w:r>
          <w:rPr>
            <w:noProof/>
            <w:webHidden/>
          </w:rPr>
          <w:tab/>
        </w:r>
        <w:r>
          <w:rPr>
            <w:noProof/>
            <w:webHidden/>
          </w:rPr>
          <w:fldChar w:fldCharType="begin"/>
        </w:r>
        <w:r>
          <w:rPr>
            <w:noProof/>
            <w:webHidden/>
          </w:rPr>
          <w:instrText xml:space="preserve"> PAGEREF _Toc513570163 \h </w:instrText>
        </w:r>
        <w:r>
          <w:rPr>
            <w:noProof/>
            <w:webHidden/>
          </w:rPr>
        </w:r>
        <w:r>
          <w:rPr>
            <w:noProof/>
            <w:webHidden/>
          </w:rPr>
          <w:fldChar w:fldCharType="separate"/>
        </w:r>
        <w:r>
          <w:rPr>
            <w:noProof/>
            <w:webHidden/>
          </w:rPr>
          <w:t>11</w:t>
        </w:r>
        <w:r>
          <w:rPr>
            <w:noProof/>
            <w:webHidden/>
          </w:rPr>
          <w:fldChar w:fldCharType="end"/>
        </w:r>
      </w:hyperlink>
    </w:p>
    <w:p w14:paraId="1FFEB222" w14:textId="7D9A6F58" w:rsidR="002E0396" w:rsidRDefault="002E0396">
      <w:pPr>
        <w:pStyle w:val="TOC2"/>
        <w:tabs>
          <w:tab w:val="left" w:pos="880"/>
          <w:tab w:val="right" w:leader="dot" w:pos="6114"/>
        </w:tabs>
        <w:rPr>
          <w:rFonts w:asciiTheme="minorHAnsi" w:eastAsiaTheme="minorEastAsia" w:hAnsiTheme="minorHAnsi"/>
          <w:noProof/>
        </w:rPr>
      </w:pPr>
      <w:hyperlink w:anchor="_Toc513570164" w:history="1">
        <w:r w:rsidRPr="0026035B">
          <w:rPr>
            <w:rStyle w:val="Hyperlink"/>
            <w:noProof/>
          </w:rPr>
          <w:t>2.8</w:t>
        </w:r>
        <w:r>
          <w:rPr>
            <w:rFonts w:asciiTheme="minorHAnsi" w:eastAsiaTheme="minorEastAsia" w:hAnsiTheme="minorHAnsi"/>
            <w:noProof/>
          </w:rPr>
          <w:tab/>
        </w:r>
        <w:r w:rsidRPr="0026035B">
          <w:rPr>
            <w:rStyle w:val="Hyperlink"/>
            <w:noProof/>
          </w:rPr>
          <w:t>CPU</w:t>
        </w:r>
        <w:r>
          <w:rPr>
            <w:noProof/>
            <w:webHidden/>
          </w:rPr>
          <w:tab/>
        </w:r>
        <w:r>
          <w:rPr>
            <w:noProof/>
            <w:webHidden/>
          </w:rPr>
          <w:fldChar w:fldCharType="begin"/>
        </w:r>
        <w:r>
          <w:rPr>
            <w:noProof/>
            <w:webHidden/>
          </w:rPr>
          <w:instrText xml:space="preserve"> PAGEREF _Toc513570164 \h </w:instrText>
        </w:r>
        <w:r>
          <w:rPr>
            <w:noProof/>
            <w:webHidden/>
          </w:rPr>
        </w:r>
        <w:r>
          <w:rPr>
            <w:noProof/>
            <w:webHidden/>
          </w:rPr>
          <w:fldChar w:fldCharType="separate"/>
        </w:r>
        <w:r>
          <w:rPr>
            <w:noProof/>
            <w:webHidden/>
          </w:rPr>
          <w:t>12</w:t>
        </w:r>
        <w:r>
          <w:rPr>
            <w:noProof/>
            <w:webHidden/>
          </w:rPr>
          <w:fldChar w:fldCharType="end"/>
        </w:r>
      </w:hyperlink>
    </w:p>
    <w:p w14:paraId="09048B1C" w14:textId="4A0C228E" w:rsidR="002E0396" w:rsidRDefault="002E0396">
      <w:pPr>
        <w:pStyle w:val="TOC2"/>
        <w:tabs>
          <w:tab w:val="left" w:pos="880"/>
          <w:tab w:val="right" w:leader="dot" w:pos="6114"/>
        </w:tabs>
        <w:rPr>
          <w:rFonts w:asciiTheme="minorHAnsi" w:eastAsiaTheme="minorEastAsia" w:hAnsiTheme="minorHAnsi"/>
          <w:noProof/>
        </w:rPr>
      </w:pPr>
      <w:hyperlink w:anchor="_Toc513570165" w:history="1">
        <w:r w:rsidRPr="0026035B">
          <w:rPr>
            <w:rStyle w:val="Hyperlink"/>
            <w:noProof/>
          </w:rPr>
          <w:t>2.9</w:t>
        </w:r>
        <w:r>
          <w:rPr>
            <w:rFonts w:asciiTheme="minorHAnsi" w:eastAsiaTheme="minorEastAsia" w:hAnsiTheme="minorHAnsi"/>
            <w:noProof/>
          </w:rPr>
          <w:tab/>
        </w:r>
        <w:r w:rsidRPr="0026035B">
          <w:rPr>
            <w:rStyle w:val="Hyperlink"/>
            <w:noProof/>
          </w:rPr>
          <w:t>GPU</w:t>
        </w:r>
        <w:r>
          <w:rPr>
            <w:noProof/>
            <w:webHidden/>
          </w:rPr>
          <w:tab/>
        </w:r>
        <w:r>
          <w:rPr>
            <w:noProof/>
            <w:webHidden/>
          </w:rPr>
          <w:fldChar w:fldCharType="begin"/>
        </w:r>
        <w:r>
          <w:rPr>
            <w:noProof/>
            <w:webHidden/>
          </w:rPr>
          <w:instrText xml:space="preserve"> PAGEREF _Toc513570165 \h </w:instrText>
        </w:r>
        <w:r>
          <w:rPr>
            <w:noProof/>
            <w:webHidden/>
          </w:rPr>
        </w:r>
        <w:r>
          <w:rPr>
            <w:noProof/>
            <w:webHidden/>
          </w:rPr>
          <w:fldChar w:fldCharType="separate"/>
        </w:r>
        <w:r>
          <w:rPr>
            <w:noProof/>
            <w:webHidden/>
          </w:rPr>
          <w:t>13</w:t>
        </w:r>
        <w:r>
          <w:rPr>
            <w:noProof/>
            <w:webHidden/>
          </w:rPr>
          <w:fldChar w:fldCharType="end"/>
        </w:r>
      </w:hyperlink>
    </w:p>
    <w:p w14:paraId="0E5972F6" w14:textId="395BFE20" w:rsidR="002E0396" w:rsidRDefault="002E0396">
      <w:pPr>
        <w:pStyle w:val="TOC2"/>
        <w:tabs>
          <w:tab w:val="left" w:pos="880"/>
          <w:tab w:val="right" w:leader="dot" w:pos="6114"/>
        </w:tabs>
        <w:rPr>
          <w:rFonts w:asciiTheme="minorHAnsi" w:eastAsiaTheme="minorEastAsia" w:hAnsiTheme="minorHAnsi"/>
          <w:noProof/>
        </w:rPr>
      </w:pPr>
      <w:hyperlink w:anchor="_Toc513570166" w:history="1">
        <w:r w:rsidRPr="0026035B">
          <w:rPr>
            <w:rStyle w:val="Hyperlink"/>
            <w:noProof/>
          </w:rPr>
          <w:t>2.10</w:t>
        </w:r>
        <w:r>
          <w:rPr>
            <w:rFonts w:asciiTheme="minorHAnsi" w:eastAsiaTheme="minorEastAsia" w:hAnsiTheme="minorHAnsi"/>
            <w:noProof/>
          </w:rPr>
          <w:tab/>
        </w:r>
        <w:r w:rsidRPr="0026035B">
          <w:rPr>
            <w:rStyle w:val="Hyperlink"/>
            <w:noProof/>
          </w:rPr>
          <w:t>Mean Squared Error</w:t>
        </w:r>
        <w:r>
          <w:rPr>
            <w:noProof/>
            <w:webHidden/>
          </w:rPr>
          <w:tab/>
        </w:r>
        <w:r>
          <w:rPr>
            <w:noProof/>
            <w:webHidden/>
          </w:rPr>
          <w:fldChar w:fldCharType="begin"/>
        </w:r>
        <w:r>
          <w:rPr>
            <w:noProof/>
            <w:webHidden/>
          </w:rPr>
          <w:instrText xml:space="preserve"> PAGEREF _Toc513570166 \h </w:instrText>
        </w:r>
        <w:r>
          <w:rPr>
            <w:noProof/>
            <w:webHidden/>
          </w:rPr>
        </w:r>
        <w:r>
          <w:rPr>
            <w:noProof/>
            <w:webHidden/>
          </w:rPr>
          <w:fldChar w:fldCharType="separate"/>
        </w:r>
        <w:r>
          <w:rPr>
            <w:noProof/>
            <w:webHidden/>
          </w:rPr>
          <w:t>13</w:t>
        </w:r>
        <w:r>
          <w:rPr>
            <w:noProof/>
            <w:webHidden/>
          </w:rPr>
          <w:fldChar w:fldCharType="end"/>
        </w:r>
      </w:hyperlink>
    </w:p>
    <w:p w14:paraId="189C0D47" w14:textId="737B685A" w:rsidR="002E0396" w:rsidRDefault="002E0396">
      <w:pPr>
        <w:pStyle w:val="TOC1"/>
        <w:tabs>
          <w:tab w:val="right" w:leader="dot" w:pos="6114"/>
        </w:tabs>
        <w:rPr>
          <w:rFonts w:asciiTheme="minorHAnsi" w:eastAsiaTheme="minorEastAsia" w:hAnsiTheme="minorHAnsi"/>
          <w:noProof/>
        </w:rPr>
      </w:pPr>
      <w:hyperlink w:anchor="_Toc513570167" w:history="1">
        <w:r w:rsidRPr="0026035B">
          <w:rPr>
            <w:rStyle w:val="Hyperlink"/>
            <w:noProof/>
          </w:rPr>
          <w:t>BAB III METODE PENELITIAN</w:t>
        </w:r>
        <w:r>
          <w:rPr>
            <w:noProof/>
            <w:webHidden/>
          </w:rPr>
          <w:tab/>
        </w:r>
        <w:r>
          <w:rPr>
            <w:noProof/>
            <w:webHidden/>
          </w:rPr>
          <w:fldChar w:fldCharType="begin"/>
        </w:r>
        <w:r>
          <w:rPr>
            <w:noProof/>
            <w:webHidden/>
          </w:rPr>
          <w:instrText xml:space="preserve"> PAGEREF _Toc513570167 \h </w:instrText>
        </w:r>
        <w:r>
          <w:rPr>
            <w:noProof/>
            <w:webHidden/>
          </w:rPr>
        </w:r>
        <w:r>
          <w:rPr>
            <w:noProof/>
            <w:webHidden/>
          </w:rPr>
          <w:fldChar w:fldCharType="separate"/>
        </w:r>
        <w:r>
          <w:rPr>
            <w:noProof/>
            <w:webHidden/>
          </w:rPr>
          <w:t>14</w:t>
        </w:r>
        <w:r>
          <w:rPr>
            <w:noProof/>
            <w:webHidden/>
          </w:rPr>
          <w:fldChar w:fldCharType="end"/>
        </w:r>
      </w:hyperlink>
    </w:p>
    <w:p w14:paraId="35B62254" w14:textId="0FF816EC" w:rsidR="002E0396" w:rsidRDefault="002E0396">
      <w:pPr>
        <w:pStyle w:val="TOC2"/>
        <w:tabs>
          <w:tab w:val="left" w:pos="880"/>
          <w:tab w:val="right" w:leader="dot" w:pos="6114"/>
        </w:tabs>
        <w:rPr>
          <w:rFonts w:asciiTheme="minorHAnsi" w:eastAsiaTheme="minorEastAsia" w:hAnsiTheme="minorHAnsi"/>
          <w:noProof/>
        </w:rPr>
      </w:pPr>
      <w:hyperlink w:anchor="_Toc513570168" w:history="1">
        <w:r w:rsidRPr="0026035B">
          <w:rPr>
            <w:rStyle w:val="Hyperlink"/>
            <w:noProof/>
          </w:rPr>
          <w:t>3.1</w:t>
        </w:r>
        <w:r>
          <w:rPr>
            <w:rFonts w:asciiTheme="minorHAnsi" w:eastAsiaTheme="minorEastAsia" w:hAnsiTheme="minorHAnsi"/>
            <w:noProof/>
          </w:rPr>
          <w:tab/>
        </w:r>
        <w:r w:rsidRPr="0026035B">
          <w:rPr>
            <w:rStyle w:val="Hyperlink"/>
            <w:noProof/>
          </w:rPr>
          <w:t>Lokasi dan Waktu</w:t>
        </w:r>
        <w:r>
          <w:rPr>
            <w:noProof/>
            <w:webHidden/>
          </w:rPr>
          <w:tab/>
        </w:r>
        <w:r>
          <w:rPr>
            <w:noProof/>
            <w:webHidden/>
          </w:rPr>
          <w:fldChar w:fldCharType="begin"/>
        </w:r>
        <w:r>
          <w:rPr>
            <w:noProof/>
            <w:webHidden/>
          </w:rPr>
          <w:instrText xml:space="preserve"> PAGEREF _Toc513570168 \h </w:instrText>
        </w:r>
        <w:r>
          <w:rPr>
            <w:noProof/>
            <w:webHidden/>
          </w:rPr>
        </w:r>
        <w:r>
          <w:rPr>
            <w:noProof/>
            <w:webHidden/>
          </w:rPr>
          <w:fldChar w:fldCharType="separate"/>
        </w:r>
        <w:r>
          <w:rPr>
            <w:noProof/>
            <w:webHidden/>
          </w:rPr>
          <w:t>14</w:t>
        </w:r>
        <w:r>
          <w:rPr>
            <w:noProof/>
            <w:webHidden/>
          </w:rPr>
          <w:fldChar w:fldCharType="end"/>
        </w:r>
      </w:hyperlink>
    </w:p>
    <w:p w14:paraId="274FB993" w14:textId="5FD363D3" w:rsidR="002E0396" w:rsidRDefault="002E0396">
      <w:pPr>
        <w:pStyle w:val="TOC2"/>
        <w:tabs>
          <w:tab w:val="left" w:pos="880"/>
          <w:tab w:val="right" w:leader="dot" w:pos="6114"/>
        </w:tabs>
        <w:rPr>
          <w:rFonts w:asciiTheme="minorHAnsi" w:eastAsiaTheme="minorEastAsia" w:hAnsiTheme="minorHAnsi"/>
          <w:noProof/>
        </w:rPr>
      </w:pPr>
      <w:hyperlink w:anchor="_Toc513570169" w:history="1">
        <w:r w:rsidRPr="0026035B">
          <w:rPr>
            <w:rStyle w:val="Hyperlink"/>
            <w:noProof/>
          </w:rPr>
          <w:t>3.2</w:t>
        </w:r>
        <w:r>
          <w:rPr>
            <w:rFonts w:asciiTheme="minorHAnsi" w:eastAsiaTheme="minorEastAsia" w:hAnsiTheme="minorHAnsi"/>
            <w:noProof/>
          </w:rPr>
          <w:tab/>
        </w:r>
        <w:r w:rsidRPr="0026035B">
          <w:rPr>
            <w:rStyle w:val="Hyperlink"/>
            <w:noProof/>
          </w:rPr>
          <w:t>Alat dan Bahan</w:t>
        </w:r>
        <w:r>
          <w:rPr>
            <w:noProof/>
            <w:webHidden/>
          </w:rPr>
          <w:tab/>
        </w:r>
        <w:r>
          <w:rPr>
            <w:noProof/>
            <w:webHidden/>
          </w:rPr>
          <w:fldChar w:fldCharType="begin"/>
        </w:r>
        <w:r>
          <w:rPr>
            <w:noProof/>
            <w:webHidden/>
          </w:rPr>
          <w:instrText xml:space="preserve"> PAGEREF _Toc513570169 \h </w:instrText>
        </w:r>
        <w:r>
          <w:rPr>
            <w:noProof/>
            <w:webHidden/>
          </w:rPr>
        </w:r>
        <w:r>
          <w:rPr>
            <w:noProof/>
            <w:webHidden/>
          </w:rPr>
          <w:fldChar w:fldCharType="separate"/>
        </w:r>
        <w:r>
          <w:rPr>
            <w:noProof/>
            <w:webHidden/>
          </w:rPr>
          <w:t>14</w:t>
        </w:r>
        <w:r>
          <w:rPr>
            <w:noProof/>
            <w:webHidden/>
          </w:rPr>
          <w:fldChar w:fldCharType="end"/>
        </w:r>
      </w:hyperlink>
    </w:p>
    <w:p w14:paraId="388EF3B3" w14:textId="6984863F" w:rsidR="002E0396" w:rsidRDefault="002E0396">
      <w:pPr>
        <w:pStyle w:val="TOC2"/>
        <w:tabs>
          <w:tab w:val="left" w:pos="880"/>
          <w:tab w:val="right" w:leader="dot" w:pos="6114"/>
        </w:tabs>
        <w:rPr>
          <w:rFonts w:asciiTheme="minorHAnsi" w:eastAsiaTheme="minorEastAsia" w:hAnsiTheme="minorHAnsi"/>
          <w:noProof/>
        </w:rPr>
      </w:pPr>
      <w:hyperlink w:anchor="_Toc513570170" w:history="1">
        <w:r w:rsidRPr="0026035B">
          <w:rPr>
            <w:rStyle w:val="Hyperlink"/>
            <w:noProof/>
          </w:rPr>
          <w:t>3.3</w:t>
        </w:r>
        <w:r>
          <w:rPr>
            <w:rFonts w:asciiTheme="minorHAnsi" w:eastAsiaTheme="minorEastAsia" w:hAnsiTheme="minorHAnsi"/>
            <w:noProof/>
          </w:rPr>
          <w:tab/>
        </w:r>
        <w:r w:rsidRPr="0026035B">
          <w:rPr>
            <w:rStyle w:val="Hyperlink"/>
            <w:noProof/>
          </w:rPr>
          <w:t>Tahapan Penelitian</w:t>
        </w:r>
        <w:r>
          <w:rPr>
            <w:noProof/>
            <w:webHidden/>
          </w:rPr>
          <w:tab/>
        </w:r>
        <w:r>
          <w:rPr>
            <w:noProof/>
            <w:webHidden/>
          </w:rPr>
          <w:fldChar w:fldCharType="begin"/>
        </w:r>
        <w:r>
          <w:rPr>
            <w:noProof/>
            <w:webHidden/>
          </w:rPr>
          <w:instrText xml:space="preserve"> PAGEREF _Toc513570170 \h </w:instrText>
        </w:r>
        <w:r>
          <w:rPr>
            <w:noProof/>
            <w:webHidden/>
          </w:rPr>
        </w:r>
        <w:r>
          <w:rPr>
            <w:noProof/>
            <w:webHidden/>
          </w:rPr>
          <w:fldChar w:fldCharType="separate"/>
        </w:r>
        <w:r>
          <w:rPr>
            <w:noProof/>
            <w:webHidden/>
          </w:rPr>
          <w:t>14</w:t>
        </w:r>
        <w:r>
          <w:rPr>
            <w:noProof/>
            <w:webHidden/>
          </w:rPr>
          <w:fldChar w:fldCharType="end"/>
        </w:r>
      </w:hyperlink>
    </w:p>
    <w:p w14:paraId="5F27F5D0" w14:textId="2A1C834E" w:rsidR="002E0396" w:rsidRDefault="002E0396">
      <w:pPr>
        <w:pStyle w:val="TOC3"/>
        <w:tabs>
          <w:tab w:val="left" w:pos="1320"/>
          <w:tab w:val="right" w:leader="dot" w:pos="6114"/>
        </w:tabs>
        <w:rPr>
          <w:rFonts w:asciiTheme="minorHAnsi" w:eastAsiaTheme="minorEastAsia" w:hAnsiTheme="minorHAnsi"/>
          <w:noProof/>
        </w:rPr>
      </w:pPr>
      <w:hyperlink w:anchor="_Toc513570171" w:history="1">
        <w:r w:rsidRPr="0026035B">
          <w:rPr>
            <w:rStyle w:val="Hyperlink"/>
            <w:noProof/>
          </w:rPr>
          <w:t>3.3.1.</w:t>
        </w:r>
        <w:r>
          <w:rPr>
            <w:rFonts w:asciiTheme="minorHAnsi" w:eastAsiaTheme="minorEastAsia" w:hAnsiTheme="minorHAnsi"/>
            <w:noProof/>
          </w:rPr>
          <w:tab/>
        </w:r>
        <w:r w:rsidRPr="0026035B">
          <w:rPr>
            <w:rStyle w:val="Hyperlink"/>
            <w:noProof/>
          </w:rPr>
          <w:t>Install Software</w:t>
        </w:r>
        <w:r>
          <w:rPr>
            <w:noProof/>
            <w:webHidden/>
          </w:rPr>
          <w:tab/>
        </w:r>
        <w:r>
          <w:rPr>
            <w:noProof/>
            <w:webHidden/>
          </w:rPr>
          <w:fldChar w:fldCharType="begin"/>
        </w:r>
        <w:r>
          <w:rPr>
            <w:noProof/>
            <w:webHidden/>
          </w:rPr>
          <w:instrText xml:space="preserve"> PAGEREF _Toc513570171 \h </w:instrText>
        </w:r>
        <w:r>
          <w:rPr>
            <w:noProof/>
            <w:webHidden/>
          </w:rPr>
        </w:r>
        <w:r>
          <w:rPr>
            <w:noProof/>
            <w:webHidden/>
          </w:rPr>
          <w:fldChar w:fldCharType="separate"/>
        </w:r>
        <w:r>
          <w:rPr>
            <w:noProof/>
            <w:webHidden/>
          </w:rPr>
          <w:t>15</w:t>
        </w:r>
        <w:r>
          <w:rPr>
            <w:noProof/>
            <w:webHidden/>
          </w:rPr>
          <w:fldChar w:fldCharType="end"/>
        </w:r>
      </w:hyperlink>
    </w:p>
    <w:p w14:paraId="1B0E19F6" w14:textId="46919727" w:rsidR="002E0396" w:rsidRDefault="002E0396">
      <w:pPr>
        <w:pStyle w:val="TOC3"/>
        <w:tabs>
          <w:tab w:val="left" w:pos="1320"/>
          <w:tab w:val="right" w:leader="dot" w:pos="6114"/>
        </w:tabs>
        <w:rPr>
          <w:rFonts w:asciiTheme="minorHAnsi" w:eastAsiaTheme="minorEastAsia" w:hAnsiTheme="minorHAnsi"/>
          <w:noProof/>
        </w:rPr>
      </w:pPr>
      <w:hyperlink w:anchor="_Toc513570172" w:history="1">
        <w:r w:rsidRPr="0026035B">
          <w:rPr>
            <w:rStyle w:val="Hyperlink"/>
            <w:noProof/>
          </w:rPr>
          <w:t>3.3.2.</w:t>
        </w:r>
        <w:r>
          <w:rPr>
            <w:rFonts w:asciiTheme="minorHAnsi" w:eastAsiaTheme="minorEastAsia" w:hAnsiTheme="minorHAnsi"/>
            <w:noProof/>
          </w:rPr>
          <w:tab/>
        </w:r>
        <w:r w:rsidRPr="0026035B">
          <w:rPr>
            <w:rStyle w:val="Hyperlink"/>
            <w:noProof/>
          </w:rPr>
          <w:t>Generate Data</w:t>
        </w:r>
        <w:r>
          <w:rPr>
            <w:noProof/>
            <w:webHidden/>
          </w:rPr>
          <w:tab/>
        </w:r>
        <w:r>
          <w:rPr>
            <w:noProof/>
            <w:webHidden/>
          </w:rPr>
          <w:fldChar w:fldCharType="begin"/>
        </w:r>
        <w:r>
          <w:rPr>
            <w:noProof/>
            <w:webHidden/>
          </w:rPr>
          <w:instrText xml:space="preserve"> PAGEREF _Toc513570172 \h </w:instrText>
        </w:r>
        <w:r>
          <w:rPr>
            <w:noProof/>
            <w:webHidden/>
          </w:rPr>
        </w:r>
        <w:r>
          <w:rPr>
            <w:noProof/>
            <w:webHidden/>
          </w:rPr>
          <w:fldChar w:fldCharType="separate"/>
        </w:r>
        <w:r>
          <w:rPr>
            <w:noProof/>
            <w:webHidden/>
          </w:rPr>
          <w:t>16</w:t>
        </w:r>
        <w:r>
          <w:rPr>
            <w:noProof/>
            <w:webHidden/>
          </w:rPr>
          <w:fldChar w:fldCharType="end"/>
        </w:r>
      </w:hyperlink>
    </w:p>
    <w:p w14:paraId="0706AD57" w14:textId="68908957" w:rsidR="002E0396" w:rsidRDefault="002E0396">
      <w:pPr>
        <w:pStyle w:val="TOC3"/>
        <w:tabs>
          <w:tab w:val="left" w:pos="1320"/>
          <w:tab w:val="right" w:leader="dot" w:pos="6114"/>
        </w:tabs>
        <w:rPr>
          <w:rFonts w:asciiTheme="minorHAnsi" w:eastAsiaTheme="minorEastAsia" w:hAnsiTheme="minorHAnsi"/>
          <w:noProof/>
        </w:rPr>
      </w:pPr>
      <w:hyperlink w:anchor="_Toc513570173" w:history="1">
        <w:r w:rsidRPr="0026035B">
          <w:rPr>
            <w:rStyle w:val="Hyperlink"/>
            <w:noProof/>
          </w:rPr>
          <w:t>3.3.3.</w:t>
        </w:r>
        <w:r>
          <w:rPr>
            <w:rFonts w:asciiTheme="minorHAnsi" w:eastAsiaTheme="minorEastAsia" w:hAnsiTheme="minorHAnsi"/>
            <w:noProof/>
          </w:rPr>
          <w:tab/>
        </w:r>
        <w:r w:rsidRPr="0026035B">
          <w:rPr>
            <w:rStyle w:val="Hyperlink"/>
            <w:noProof/>
          </w:rPr>
          <w:t>Training</w:t>
        </w:r>
        <w:r>
          <w:rPr>
            <w:noProof/>
            <w:webHidden/>
          </w:rPr>
          <w:tab/>
        </w:r>
        <w:r>
          <w:rPr>
            <w:noProof/>
            <w:webHidden/>
          </w:rPr>
          <w:fldChar w:fldCharType="begin"/>
        </w:r>
        <w:r>
          <w:rPr>
            <w:noProof/>
            <w:webHidden/>
          </w:rPr>
          <w:instrText xml:space="preserve"> PAGEREF _Toc513570173 \h </w:instrText>
        </w:r>
        <w:r>
          <w:rPr>
            <w:noProof/>
            <w:webHidden/>
          </w:rPr>
        </w:r>
        <w:r>
          <w:rPr>
            <w:noProof/>
            <w:webHidden/>
          </w:rPr>
          <w:fldChar w:fldCharType="separate"/>
        </w:r>
        <w:r>
          <w:rPr>
            <w:noProof/>
            <w:webHidden/>
          </w:rPr>
          <w:t>19</w:t>
        </w:r>
        <w:r>
          <w:rPr>
            <w:noProof/>
            <w:webHidden/>
          </w:rPr>
          <w:fldChar w:fldCharType="end"/>
        </w:r>
      </w:hyperlink>
    </w:p>
    <w:p w14:paraId="26349436" w14:textId="39AD0F85" w:rsidR="002E0396" w:rsidRDefault="002E0396">
      <w:pPr>
        <w:pStyle w:val="TOC3"/>
        <w:tabs>
          <w:tab w:val="left" w:pos="1320"/>
          <w:tab w:val="right" w:leader="dot" w:pos="6114"/>
        </w:tabs>
        <w:rPr>
          <w:rFonts w:asciiTheme="minorHAnsi" w:eastAsiaTheme="minorEastAsia" w:hAnsiTheme="minorHAnsi"/>
          <w:noProof/>
        </w:rPr>
      </w:pPr>
      <w:hyperlink w:anchor="_Toc513570174" w:history="1">
        <w:r w:rsidRPr="0026035B">
          <w:rPr>
            <w:rStyle w:val="Hyperlink"/>
            <w:noProof/>
          </w:rPr>
          <w:t>3.3.4.</w:t>
        </w:r>
        <w:r>
          <w:rPr>
            <w:rFonts w:asciiTheme="minorHAnsi" w:eastAsiaTheme="minorEastAsia" w:hAnsiTheme="minorHAnsi"/>
            <w:noProof/>
          </w:rPr>
          <w:tab/>
        </w:r>
        <w:r w:rsidRPr="0026035B">
          <w:rPr>
            <w:rStyle w:val="Hyperlink"/>
            <w:noProof/>
          </w:rPr>
          <w:t>Testing</w:t>
        </w:r>
        <w:r>
          <w:rPr>
            <w:noProof/>
            <w:webHidden/>
          </w:rPr>
          <w:tab/>
        </w:r>
        <w:r>
          <w:rPr>
            <w:noProof/>
            <w:webHidden/>
          </w:rPr>
          <w:fldChar w:fldCharType="begin"/>
        </w:r>
        <w:r>
          <w:rPr>
            <w:noProof/>
            <w:webHidden/>
          </w:rPr>
          <w:instrText xml:space="preserve"> PAGEREF _Toc513570174 \h </w:instrText>
        </w:r>
        <w:r>
          <w:rPr>
            <w:noProof/>
            <w:webHidden/>
          </w:rPr>
        </w:r>
        <w:r>
          <w:rPr>
            <w:noProof/>
            <w:webHidden/>
          </w:rPr>
          <w:fldChar w:fldCharType="separate"/>
        </w:r>
        <w:r>
          <w:rPr>
            <w:noProof/>
            <w:webHidden/>
          </w:rPr>
          <w:t>21</w:t>
        </w:r>
        <w:r>
          <w:rPr>
            <w:noProof/>
            <w:webHidden/>
          </w:rPr>
          <w:fldChar w:fldCharType="end"/>
        </w:r>
      </w:hyperlink>
    </w:p>
    <w:p w14:paraId="4A269889" w14:textId="05392B83" w:rsidR="002E0396" w:rsidRDefault="002E0396">
      <w:pPr>
        <w:pStyle w:val="TOC1"/>
        <w:tabs>
          <w:tab w:val="right" w:leader="dot" w:pos="6114"/>
        </w:tabs>
        <w:rPr>
          <w:rFonts w:asciiTheme="minorHAnsi" w:eastAsiaTheme="minorEastAsia" w:hAnsiTheme="minorHAnsi"/>
          <w:noProof/>
        </w:rPr>
      </w:pPr>
      <w:hyperlink w:anchor="_Toc513570175" w:history="1">
        <w:r w:rsidRPr="0026035B">
          <w:rPr>
            <w:rStyle w:val="Hyperlink"/>
            <w:noProof/>
          </w:rPr>
          <w:t>BAB IV HASIL DAN PEMBAHASAN</w:t>
        </w:r>
        <w:r>
          <w:rPr>
            <w:noProof/>
            <w:webHidden/>
          </w:rPr>
          <w:tab/>
        </w:r>
        <w:r>
          <w:rPr>
            <w:noProof/>
            <w:webHidden/>
          </w:rPr>
          <w:fldChar w:fldCharType="begin"/>
        </w:r>
        <w:r>
          <w:rPr>
            <w:noProof/>
            <w:webHidden/>
          </w:rPr>
          <w:instrText xml:space="preserve"> PAGEREF _Toc513570175 \h </w:instrText>
        </w:r>
        <w:r>
          <w:rPr>
            <w:noProof/>
            <w:webHidden/>
          </w:rPr>
        </w:r>
        <w:r>
          <w:rPr>
            <w:noProof/>
            <w:webHidden/>
          </w:rPr>
          <w:fldChar w:fldCharType="separate"/>
        </w:r>
        <w:r>
          <w:rPr>
            <w:noProof/>
            <w:webHidden/>
          </w:rPr>
          <w:t>23</w:t>
        </w:r>
        <w:r>
          <w:rPr>
            <w:noProof/>
            <w:webHidden/>
          </w:rPr>
          <w:fldChar w:fldCharType="end"/>
        </w:r>
      </w:hyperlink>
    </w:p>
    <w:p w14:paraId="45B68D18" w14:textId="573C4714" w:rsidR="002E0396" w:rsidRDefault="002E0396">
      <w:pPr>
        <w:pStyle w:val="TOC2"/>
        <w:tabs>
          <w:tab w:val="left" w:pos="880"/>
          <w:tab w:val="right" w:leader="dot" w:pos="6114"/>
        </w:tabs>
        <w:rPr>
          <w:rFonts w:asciiTheme="minorHAnsi" w:eastAsiaTheme="minorEastAsia" w:hAnsiTheme="minorHAnsi"/>
          <w:noProof/>
        </w:rPr>
      </w:pPr>
      <w:hyperlink w:anchor="_Toc513570176" w:history="1">
        <w:r w:rsidRPr="0026035B">
          <w:rPr>
            <w:rStyle w:val="Hyperlink"/>
            <w:noProof/>
          </w:rPr>
          <w:t>4.1</w:t>
        </w:r>
        <w:r>
          <w:rPr>
            <w:rFonts w:asciiTheme="minorHAnsi" w:eastAsiaTheme="minorEastAsia" w:hAnsiTheme="minorHAnsi"/>
            <w:noProof/>
          </w:rPr>
          <w:tab/>
        </w:r>
        <w:r w:rsidRPr="0026035B">
          <w:rPr>
            <w:rStyle w:val="Hyperlink"/>
            <w:noProof/>
          </w:rPr>
          <w:t>Hasil Generate Data</w:t>
        </w:r>
        <w:r>
          <w:rPr>
            <w:noProof/>
            <w:webHidden/>
          </w:rPr>
          <w:tab/>
        </w:r>
        <w:r>
          <w:rPr>
            <w:noProof/>
            <w:webHidden/>
          </w:rPr>
          <w:fldChar w:fldCharType="begin"/>
        </w:r>
        <w:r>
          <w:rPr>
            <w:noProof/>
            <w:webHidden/>
          </w:rPr>
          <w:instrText xml:space="preserve"> PAGEREF _Toc513570176 \h </w:instrText>
        </w:r>
        <w:r>
          <w:rPr>
            <w:noProof/>
            <w:webHidden/>
          </w:rPr>
        </w:r>
        <w:r>
          <w:rPr>
            <w:noProof/>
            <w:webHidden/>
          </w:rPr>
          <w:fldChar w:fldCharType="separate"/>
        </w:r>
        <w:r>
          <w:rPr>
            <w:noProof/>
            <w:webHidden/>
          </w:rPr>
          <w:t>23</w:t>
        </w:r>
        <w:r>
          <w:rPr>
            <w:noProof/>
            <w:webHidden/>
          </w:rPr>
          <w:fldChar w:fldCharType="end"/>
        </w:r>
      </w:hyperlink>
    </w:p>
    <w:p w14:paraId="074FBCF2" w14:textId="144019C7" w:rsidR="002E0396" w:rsidRDefault="002E0396">
      <w:pPr>
        <w:pStyle w:val="TOC2"/>
        <w:tabs>
          <w:tab w:val="left" w:pos="880"/>
          <w:tab w:val="right" w:leader="dot" w:pos="6114"/>
        </w:tabs>
        <w:rPr>
          <w:rFonts w:asciiTheme="minorHAnsi" w:eastAsiaTheme="minorEastAsia" w:hAnsiTheme="minorHAnsi"/>
          <w:noProof/>
        </w:rPr>
      </w:pPr>
      <w:hyperlink w:anchor="_Toc513570177" w:history="1">
        <w:r w:rsidRPr="0026035B">
          <w:rPr>
            <w:rStyle w:val="Hyperlink"/>
            <w:noProof/>
          </w:rPr>
          <w:t>4.2</w:t>
        </w:r>
        <w:r>
          <w:rPr>
            <w:rFonts w:asciiTheme="minorHAnsi" w:eastAsiaTheme="minorEastAsia" w:hAnsiTheme="minorHAnsi"/>
            <w:noProof/>
          </w:rPr>
          <w:tab/>
        </w:r>
        <w:r w:rsidRPr="0026035B">
          <w:rPr>
            <w:rStyle w:val="Hyperlink"/>
            <w:noProof/>
          </w:rPr>
          <w:t>Hasil Proses Training</w:t>
        </w:r>
        <w:r>
          <w:rPr>
            <w:noProof/>
            <w:webHidden/>
          </w:rPr>
          <w:tab/>
        </w:r>
        <w:r>
          <w:rPr>
            <w:noProof/>
            <w:webHidden/>
          </w:rPr>
          <w:fldChar w:fldCharType="begin"/>
        </w:r>
        <w:r>
          <w:rPr>
            <w:noProof/>
            <w:webHidden/>
          </w:rPr>
          <w:instrText xml:space="preserve"> PAGEREF _Toc513570177 \h </w:instrText>
        </w:r>
        <w:r>
          <w:rPr>
            <w:noProof/>
            <w:webHidden/>
          </w:rPr>
        </w:r>
        <w:r>
          <w:rPr>
            <w:noProof/>
            <w:webHidden/>
          </w:rPr>
          <w:fldChar w:fldCharType="separate"/>
        </w:r>
        <w:r>
          <w:rPr>
            <w:noProof/>
            <w:webHidden/>
          </w:rPr>
          <w:t>24</w:t>
        </w:r>
        <w:r>
          <w:rPr>
            <w:noProof/>
            <w:webHidden/>
          </w:rPr>
          <w:fldChar w:fldCharType="end"/>
        </w:r>
      </w:hyperlink>
    </w:p>
    <w:p w14:paraId="1910409F" w14:textId="78C7D8E3" w:rsidR="002E0396" w:rsidRDefault="002E0396">
      <w:pPr>
        <w:pStyle w:val="TOC3"/>
        <w:tabs>
          <w:tab w:val="left" w:pos="1320"/>
          <w:tab w:val="right" w:leader="dot" w:pos="6114"/>
        </w:tabs>
        <w:rPr>
          <w:rFonts w:asciiTheme="minorHAnsi" w:eastAsiaTheme="minorEastAsia" w:hAnsiTheme="minorHAnsi"/>
          <w:noProof/>
        </w:rPr>
      </w:pPr>
      <w:hyperlink w:anchor="_Toc513570178" w:history="1">
        <w:r w:rsidRPr="0026035B">
          <w:rPr>
            <w:rStyle w:val="Hyperlink"/>
            <w:noProof/>
          </w:rPr>
          <w:t>4.2.1.</w:t>
        </w:r>
        <w:r>
          <w:rPr>
            <w:rFonts w:asciiTheme="minorHAnsi" w:eastAsiaTheme="minorEastAsia" w:hAnsiTheme="minorHAnsi"/>
            <w:noProof/>
          </w:rPr>
          <w:tab/>
        </w:r>
        <w:r w:rsidRPr="0026035B">
          <w:rPr>
            <w:rStyle w:val="Hyperlink"/>
            <w:noProof/>
          </w:rPr>
          <w:t>Training dengan GPU</w:t>
        </w:r>
        <w:r>
          <w:rPr>
            <w:noProof/>
            <w:webHidden/>
          </w:rPr>
          <w:tab/>
        </w:r>
        <w:r>
          <w:rPr>
            <w:noProof/>
            <w:webHidden/>
          </w:rPr>
          <w:fldChar w:fldCharType="begin"/>
        </w:r>
        <w:r>
          <w:rPr>
            <w:noProof/>
            <w:webHidden/>
          </w:rPr>
          <w:instrText xml:space="preserve"> PAGEREF _Toc513570178 \h </w:instrText>
        </w:r>
        <w:r>
          <w:rPr>
            <w:noProof/>
            <w:webHidden/>
          </w:rPr>
        </w:r>
        <w:r>
          <w:rPr>
            <w:noProof/>
            <w:webHidden/>
          </w:rPr>
          <w:fldChar w:fldCharType="separate"/>
        </w:r>
        <w:r>
          <w:rPr>
            <w:noProof/>
            <w:webHidden/>
          </w:rPr>
          <w:t>24</w:t>
        </w:r>
        <w:r>
          <w:rPr>
            <w:noProof/>
            <w:webHidden/>
          </w:rPr>
          <w:fldChar w:fldCharType="end"/>
        </w:r>
      </w:hyperlink>
    </w:p>
    <w:p w14:paraId="1F8BC9CA" w14:textId="7B62B460" w:rsidR="002E0396" w:rsidRDefault="002E0396">
      <w:pPr>
        <w:pStyle w:val="TOC3"/>
        <w:tabs>
          <w:tab w:val="left" w:pos="1320"/>
          <w:tab w:val="right" w:leader="dot" w:pos="6114"/>
        </w:tabs>
        <w:rPr>
          <w:rFonts w:asciiTheme="minorHAnsi" w:eastAsiaTheme="minorEastAsia" w:hAnsiTheme="minorHAnsi"/>
          <w:noProof/>
        </w:rPr>
      </w:pPr>
      <w:hyperlink w:anchor="_Toc513570179" w:history="1">
        <w:r w:rsidRPr="0026035B">
          <w:rPr>
            <w:rStyle w:val="Hyperlink"/>
            <w:noProof/>
          </w:rPr>
          <w:t>4.2.2.</w:t>
        </w:r>
        <w:r>
          <w:rPr>
            <w:rFonts w:asciiTheme="minorHAnsi" w:eastAsiaTheme="minorEastAsia" w:hAnsiTheme="minorHAnsi"/>
            <w:noProof/>
          </w:rPr>
          <w:tab/>
        </w:r>
        <w:r w:rsidRPr="0026035B">
          <w:rPr>
            <w:rStyle w:val="Hyperlink"/>
            <w:noProof/>
          </w:rPr>
          <w:t>Training dengan CPU</w:t>
        </w:r>
        <w:r>
          <w:rPr>
            <w:noProof/>
            <w:webHidden/>
          </w:rPr>
          <w:tab/>
        </w:r>
        <w:r>
          <w:rPr>
            <w:noProof/>
            <w:webHidden/>
          </w:rPr>
          <w:fldChar w:fldCharType="begin"/>
        </w:r>
        <w:r>
          <w:rPr>
            <w:noProof/>
            <w:webHidden/>
          </w:rPr>
          <w:instrText xml:space="preserve"> PAGEREF _Toc513570179 \h </w:instrText>
        </w:r>
        <w:r>
          <w:rPr>
            <w:noProof/>
            <w:webHidden/>
          </w:rPr>
        </w:r>
        <w:r>
          <w:rPr>
            <w:noProof/>
            <w:webHidden/>
          </w:rPr>
          <w:fldChar w:fldCharType="separate"/>
        </w:r>
        <w:r>
          <w:rPr>
            <w:noProof/>
            <w:webHidden/>
          </w:rPr>
          <w:t>25</w:t>
        </w:r>
        <w:r>
          <w:rPr>
            <w:noProof/>
            <w:webHidden/>
          </w:rPr>
          <w:fldChar w:fldCharType="end"/>
        </w:r>
      </w:hyperlink>
    </w:p>
    <w:p w14:paraId="50C8FC6F" w14:textId="6651051D" w:rsidR="002E0396" w:rsidRDefault="002E0396">
      <w:pPr>
        <w:pStyle w:val="TOC3"/>
        <w:tabs>
          <w:tab w:val="left" w:pos="1320"/>
          <w:tab w:val="right" w:leader="dot" w:pos="6114"/>
        </w:tabs>
        <w:rPr>
          <w:rFonts w:asciiTheme="minorHAnsi" w:eastAsiaTheme="minorEastAsia" w:hAnsiTheme="minorHAnsi"/>
          <w:noProof/>
        </w:rPr>
      </w:pPr>
      <w:hyperlink w:anchor="_Toc513570180" w:history="1">
        <w:r w:rsidRPr="0026035B">
          <w:rPr>
            <w:rStyle w:val="Hyperlink"/>
            <w:noProof/>
          </w:rPr>
          <w:t>4.2.3.</w:t>
        </w:r>
        <w:r>
          <w:rPr>
            <w:rFonts w:asciiTheme="minorHAnsi" w:eastAsiaTheme="minorEastAsia" w:hAnsiTheme="minorHAnsi"/>
            <w:noProof/>
          </w:rPr>
          <w:tab/>
        </w:r>
        <w:r w:rsidRPr="0026035B">
          <w:rPr>
            <w:rStyle w:val="Hyperlink"/>
            <w:noProof/>
          </w:rPr>
          <w:t>Perbandingan Training CPU dan GPU</w:t>
        </w:r>
        <w:r>
          <w:rPr>
            <w:noProof/>
            <w:webHidden/>
          </w:rPr>
          <w:tab/>
        </w:r>
        <w:r>
          <w:rPr>
            <w:noProof/>
            <w:webHidden/>
          </w:rPr>
          <w:fldChar w:fldCharType="begin"/>
        </w:r>
        <w:r>
          <w:rPr>
            <w:noProof/>
            <w:webHidden/>
          </w:rPr>
          <w:instrText xml:space="preserve"> PAGEREF _Toc513570180 \h </w:instrText>
        </w:r>
        <w:r>
          <w:rPr>
            <w:noProof/>
            <w:webHidden/>
          </w:rPr>
        </w:r>
        <w:r>
          <w:rPr>
            <w:noProof/>
            <w:webHidden/>
          </w:rPr>
          <w:fldChar w:fldCharType="separate"/>
        </w:r>
        <w:r>
          <w:rPr>
            <w:noProof/>
            <w:webHidden/>
          </w:rPr>
          <w:t>26</w:t>
        </w:r>
        <w:r>
          <w:rPr>
            <w:noProof/>
            <w:webHidden/>
          </w:rPr>
          <w:fldChar w:fldCharType="end"/>
        </w:r>
      </w:hyperlink>
    </w:p>
    <w:p w14:paraId="4989150D" w14:textId="1DDFA4D9" w:rsidR="002E0396" w:rsidRDefault="002E0396">
      <w:pPr>
        <w:pStyle w:val="TOC2"/>
        <w:tabs>
          <w:tab w:val="left" w:pos="880"/>
          <w:tab w:val="right" w:leader="dot" w:pos="6114"/>
        </w:tabs>
        <w:rPr>
          <w:rFonts w:asciiTheme="minorHAnsi" w:eastAsiaTheme="minorEastAsia" w:hAnsiTheme="minorHAnsi"/>
          <w:noProof/>
        </w:rPr>
      </w:pPr>
      <w:hyperlink w:anchor="_Toc513570181" w:history="1">
        <w:r w:rsidRPr="0026035B">
          <w:rPr>
            <w:rStyle w:val="Hyperlink"/>
            <w:noProof/>
          </w:rPr>
          <w:t>4.3</w:t>
        </w:r>
        <w:r>
          <w:rPr>
            <w:rFonts w:asciiTheme="minorHAnsi" w:eastAsiaTheme="minorEastAsia" w:hAnsiTheme="minorHAnsi"/>
            <w:noProof/>
          </w:rPr>
          <w:tab/>
        </w:r>
        <w:r w:rsidRPr="0026035B">
          <w:rPr>
            <w:rStyle w:val="Hyperlink"/>
            <w:noProof/>
          </w:rPr>
          <w:t>Hasil Testing</w:t>
        </w:r>
        <w:r>
          <w:rPr>
            <w:noProof/>
            <w:webHidden/>
          </w:rPr>
          <w:tab/>
        </w:r>
        <w:r>
          <w:rPr>
            <w:noProof/>
            <w:webHidden/>
          </w:rPr>
          <w:fldChar w:fldCharType="begin"/>
        </w:r>
        <w:r>
          <w:rPr>
            <w:noProof/>
            <w:webHidden/>
          </w:rPr>
          <w:instrText xml:space="preserve"> PAGEREF _Toc513570181 \h </w:instrText>
        </w:r>
        <w:r>
          <w:rPr>
            <w:noProof/>
            <w:webHidden/>
          </w:rPr>
        </w:r>
        <w:r>
          <w:rPr>
            <w:noProof/>
            <w:webHidden/>
          </w:rPr>
          <w:fldChar w:fldCharType="separate"/>
        </w:r>
        <w:r>
          <w:rPr>
            <w:noProof/>
            <w:webHidden/>
          </w:rPr>
          <w:t>26</w:t>
        </w:r>
        <w:r>
          <w:rPr>
            <w:noProof/>
            <w:webHidden/>
          </w:rPr>
          <w:fldChar w:fldCharType="end"/>
        </w:r>
      </w:hyperlink>
    </w:p>
    <w:p w14:paraId="2AF96EB0" w14:textId="39BD7781" w:rsidR="002E0396" w:rsidRDefault="002E0396">
      <w:pPr>
        <w:pStyle w:val="TOC3"/>
        <w:tabs>
          <w:tab w:val="left" w:pos="1320"/>
          <w:tab w:val="right" w:leader="dot" w:pos="6114"/>
        </w:tabs>
        <w:rPr>
          <w:rFonts w:asciiTheme="minorHAnsi" w:eastAsiaTheme="minorEastAsia" w:hAnsiTheme="minorHAnsi"/>
          <w:noProof/>
        </w:rPr>
      </w:pPr>
      <w:hyperlink w:anchor="_Toc513570182" w:history="1">
        <w:r w:rsidRPr="0026035B">
          <w:rPr>
            <w:rStyle w:val="Hyperlink"/>
            <w:noProof/>
          </w:rPr>
          <w:t>4.3.1.</w:t>
        </w:r>
        <w:r>
          <w:rPr>
            <w:rFonts w:asciiTheme="minorHAnsi" w:eastAsiaTheme="minorEastAsia" w:hAnsiTheme="minorHAnsi"/>
            <w:noProof/>
          </w:rPr>
          <w:tab/>
        </w:r>
        <w:r w:rsidRPr="0026035B">
          <w:rPr>
            <w:rStyle w:val="Hyperlink"/>
            <w:noProof/>
          </w:rPr>
          <w:t>Data Testing GPU</w:t>
        </w:r>
        <w:r>
          <w:rPr>
            <w:noProof/>
            <w:webHidden/>
          </w:rPr>
          <w:tab/>
        </w:r>
        <w:r>
          <w:rPr>
            <w:noProof/>
            <w:webHidden/>
          </w:rPr>
          <w:fldChar w:fldCharType="begin"/>
        </w:r>
        <w:r>
          <w:rPr>
            <w:noProof/>
            <w:webHidden/>
          </w:rPr>
          <w:instrText xml:space="preserve"> PAGEREF _Toc513570182 \h </w:instrText>
        </w:r>
        <w:r>
          <w:rPr>
            <w:noProof/>
            <w:webHidden/>
          </w:rPr>
        </w:r>
        <w:r>
          <w:rPr>
            <w:noProof/>
            <w:webHidden/>
          </w:rPr>
          <w:fldChar w:fldCharType="separate"/>
        </w:r>
        <w:r>
          <w:rPr>
            <w:noProof/>
            <w:webHidden/>
          </w:rPr>
          <w:t>27</w:t>
        </w:r>
        <w:r>
          <w:rPr>
            <w:noProof/>
            <w:webHidden/>
          </w:rPr>
          <w:fldChar w:fldCharType="end"/>
        </w:r>
      </w:hyperlink>
    </w:p>
    <w:p w14:paraId="3E181D0B" w14:textId="02C47756" w:rsidR="002E0396" w:rsidRDefault="002E0396">
      <w:pPr>
        <w:pStyle w:val="TOC3"/>
        <w:tabs>
          <w:tab w:val="left" w:pos="1320"/>
          <w:tab w:val="right" w:leader="dot" w:pos="6114"/>
        </w:tabs>
        <w:rPr>
          <w:rFonts w:asciiTheme="minorHAnsi" w:eastAsiaTheme="minorEastAsia" w:hAnsiTheme="minorHAnsi"/>
          <w:noProof/>
        </w:rPr>
      </w:pPr>
      <w:hyperlink w:anchor="_Toc513570183" w:history="1">
        <w:r w:rsidRPr="0026035B">
          <w:rPr>
            <w:rStyle w:val="Hyperlink"/>
            <w:noProof/>
          </w:rPr>
          <w:t>4.3.2.</w:t>
        </w:r>
        <w:r>
          <w:rPr>
            <w:rFonts w:asciiTheme="minorHAnsi" w:eastAsiaTheme="minorEastAsia" w:hAnsiTheme="minorHAnsi"/>
            <w:noProof/>
          </w:rPr>
          <w:tab/>
        </w:r>
        <w:r w:rsidRPr="0026035B">
          <w:rPr>
            <w:rStyle w:val="Hyperlink"/>
            <w:noProof/>
          </w:rPr>
          <w:t>Data Testing CPU</w:t>
        </w:r>
        <w:r>
          <w:rPr>
            <w:noProof/>
            <w:webHidden/>
          </w:rPr>
          <w:tab/>
        </w:r>
        <w:r>
          <w:rPr>
            <w:noProof/>
            <w:webHidden/>
          </w:rPr>
          <w:fldChar w:fldCharType="begin"/>
        </w:r>
        <w:r>
          <w:rPr>
            <w:noProof/>
            <w:webHidden/>
          </w:rPr>
          <w:instrText xml:space="preserve"> PAGEREF _Toc513570183 \h </w:instrText>
        </w:r>
        <w:r>
          <w:rPr>
            <w:noProof/>
            <w:webHidden/>
          </w:rPr>
        </w:r>
        <w:r>
          <w:rPr>
            <w:noProof/>
            <w:webHidden/>
          </w:rPr>
          <w:fldChar w:fldCharType="separate"/>
        </w:r>
        <w:r>
          <w:rPr>
            <w:noProof/>
            <w:webHidden/>
          </w:rPr>
          <w:t>28</w:t>
        </w:r>
        <w:r>
          <w:rPr>
            <w:noProof/>
            <w:webHidden/>
          </w:rPr>
          <w:fldChar w:fldCharType="end"/>
        </w:r>
      </w:hyperlink>
    </w:p>
    <w:p w14:paraId="3E1F174C" w14:textId="5A0028E2" w:rsidR="002E0396" w:rsidRDefault="002E0396">
      <w:pPr>
        <w:pStyle w:val="TOC3"/>
        <w:tabs>
          <w:tab w:val="left" w:pos="1320"/>
          <w:tab w:val="right" w:leader="dot" w:pos="6114"/>
        </w:tabs>
        <w:rPr>
          <w:rFonts w:asciiTheme="minorHAnsi" w:eastAsiaTheme="minorEastAsia" w:hAnsiTheme="minorHAnsi"/>
          <w:noProof/>
        </w:rPr>
      </w:pPr>
      <w:hyperlink w:anchor="_Toc513570184" w:history="1">
        <w:r w:rsidRPr="0026035B">
          <w:rPr>
            <w:rStyle w:val="Hyperlink"/>
            <w:noProof/>
          </w:rPr>
          <w:t>4.3.3.</w:t>
        </w:r>
        <w:r>
          <w:rPr>
            <w:rFonts w:asciiTheme="minorHAnsi" w:eastAsiaTheme="minorEastAsia" w:hAnsiTheme="minorHAnsi"/>
            <w:noProof/>
          </w:rPr>
          <w:tab/>
        </w:r>
        <w:r w:rsidRPr="0026035B">
          <w:rPr>
            <w:rStyle w:val="Hyperlink"/>
            <w:noProof/>
          </w:rPr>
          <w:t>Data Testing GPU 100 Epoch</w:t>
        </w:r>
        <w:r>
          <w:rPr>
            <w:noProof/>
            <w:webHidden/>
          </w:rPr>
          <w:tab/>
        </w:r>
        <w:r>
          <w:rPr>
            <w:noProof/>
            <w:webHidden/>
          </w:rPr>
          <w:fldChar w:fldCharType="begin"/>
        </w:r>
        <w:r>
          <w:rPr>
            <w:noProof/>
            <w:webHidden/>
          </w:rPr>
          <w:instrText xml:space="preserve"> PAGEREF _Toc513570184 \h </w:instrText>
        </w:r>
        <w:r>
          <w:rPr>
            <w:noProof/>
            <w:webHidden/>
          </w:rPr>
        </w:r>
        <w:r>
          <w:rPr>
            <w:noProof/>
            <w:webHidden/>
          </w:rPr>
          <w:fldChar w:fldCharType="separate"/>
        </w:r>
        <w:r>
          <w:rPr>
            <w:noProof/>
            <w:webHidden/>
          </w:rPr>
          <w:t>29</w:t>
        </w:r>
        <w:r>
          <w:rPr>
            <w:noProof/>
            <w:webHidden/>
          </w:rPr>
          <w:fldChar w:fldCharType="end"/>
        </w:r>
      </w:hyperlink>
    </w:p>
    <w:p w14:paraId="49CD9274" w14:textId="7C39560A" w:rsidR="002E0396" w:rsidRDefault="002E0396">
      <w:pPr>
        <w:pStyle w:val="TOC3"/>
        <w:tabs>
          <w:tab w:val="left" w:pos="1320"/>
          <w:tab w:val="right" w:leader="dot" w:pos="6114"/>
        </w:tabs>
        <w:rPr>
          <w:rFonts w:asciiTheme="minorHAnsi" w:eastAsiaTheme="minorEastAsia" w:hAnsiTheme="minorHAnsi"/>
          <w:noProof/>
        </w:rPr>
      </w:pPr>
      <w:hyperlink w:anchor="_Toc513570185" w:history="1">
        <w:r w:rsidRPr="0026035B">
          <w:rPr>
            <w:rStyle w:val="Hyperlink"/>
            <w:noProof/>
          </w:rPr>
          <w:t>4.3.4.</w:t>
        </w:r>
        <w:r>
          <w:rPr>
            <w:rFonts w:asciiTheme="minorHAnsi" w:eastAsiaTheme="minorEastAsia" w:hAnsiTheme="minorHAnsi"/>
            <w:noProof/>
          </w:rPr>
          <w:tab/>
        </w:r>
        <w:r w:rsidRPr="0026035B">
          <w:rPr>
            <w:rStyle w:val="Hyperlink"/>
            <w:noProof/>
          </w:rPr>
          <w:t>Interpretasi Data Testing</w:t>
        </w:r>
        <w:r>
          <w:rPr>
            <w:noProof/>
            <w:webHidden/>
          </w:rPr>
          <w:tab/>
        </w:r>
        <w:r>
          <w:rPr>
            <w:noProof/>
            <w:webHidden/>
          </w:rPr>
          <w:fldChar w:fldCharType="begin"/>
        </w:r>
        <w:r>
          <w:rPr>
            <w:noProof/>
            <w:webHidden/>
          </w:rPr>
          <w:instrText xml:space="preserve"> PAGEREF _Toc513570185 \h </w:instrText>
        </w:r>
        <w:r>
          <w:rPr>
            <w:noProof/>
            <w:webHidden/>
          </w:rPr>
        </w:r>
        <w:r>
          <w:rPr>
            <w:noProof/>
            <w:webHidden/>
          </w:rPr>
          <w:fldChar w:fldCharType="separate"/>
        </w:r>
        <w:r>
          <w:rPr>
            <w:noProof/>
            <w:webHidden/>
          </w:rPr>
          <w:t>30</w:t>
        </w:r>
        <w:r>
          <w:rPr>
            <w:noProof/>
            <w:webHidden/>
          </w:rPr>
          <w:fldChar w:fldCharType="end"/>
        </w:r>
      </w:hyperlink>
    </w:p>
    <w:p w14:paraId="6E784FCB" w14:textId="23952EC1" w:rsidR="002E0396" w:rsidRDefault="002E0396">
      <w:pPr>
        <w:pStyle w:val="TOC3"/>
        <w:tabs>
          <w:tab w:val="left" w:pos="1320"/>
          <w:tab w:val="right" w:leader="dot" w:pos="6114"/>
        </w:tabs>
        <w:rPr>
          <w:rFonts w:asciiTheme="minorHAnsi" w:eastAsiaTheme="minorEastAsia" w:hAnsiTheme="minorHAnsi"/>
          <w:noProof/>
        </w:rPr>
      </w:pPr>
      <w:hyperlink w:anchor="_Toc513570186" w:history="1">
        <w:r w:rsidRPr="0026035B">
          <w:rPr>
            <w:rStyle w:val="Hyperlink"/>
            <w:noProof/>
          </w:rPr>
          <w:t>4.3.5.</w:t>
        </w:r>
        <w:r>
          <w:rPr>
            <w:rFonts w:asciiTheme="minorHAnsi" w:eastAsiaTheme="minorEastAsia" w:hAnsiTheme="minorHAnsi"/>
            <w:noProof/>
          </w:rPr>
          <w:tab/>
        </w:r>
        <w:r w:rsidRPr="0026035B">
          <w:rPr>
            <w:rStyle w:val="Hyperlink"/>
            <w:noProof/>
          </w:rPr>
          <w:t>Visual Testing</w:t>
        </w:r>
        <w:r>
          <w:rPr>
            <w:noProof/>
            <w:webHidden/>
          </w:rPr>
          <w:tab/>
        </w:r>
        <w:r>
          <w:rPr>
            <w:noProof/>
            <w:webHidden/>
          </w:rPr>
          <w:fldChar w:fldCharType="begin"/>
        </w:r>
        <w:r>
          <w:rPr>
            <w:noProof/>
            <w:webHidden/>
          </w:rPr>
          <w:instrText xml:space="preserve"> PAGEREF _Toc513570186 \h </w:instrText>
        </w:r>
        <w:r>
          <w:rPr>
            <w:noProof/>
            <w:webHidden/>
          </w:rPr>
        </w:r>
        <w:r>
          <w:rPr>
            <w:noProof/>
            <w:webHidden/>
          </w:rPr>
          <w:fldChar w:fldCharType="separate"/>
        </w:r>
        <w:r>
          <w:rPr>
            <w:noProof/>
            <w:webHidden/>
          </w:rPr>
          <w:t>31</w:t>
        </w:r>
        <w:r>
          <w:rPr>
            <w:noProof/>
            <w:webHidden/>
          </w:rPr>
          <w:fldChar w:fldCharType="end"/>
        </w:r>
      </w:hyperlink>
    </w:p>
    <w:p w14:paraId="189A0EEB" w14:textId="74D2E87D" w:rsidR="002E0396" w:rsidRDefault="002E0396">
      <w:pPr>
        <w:pStyle w:val="TOC1"/>
        <w:tabs>
          <w:tab w:val="right" w:leader="dot" w:pos="6114"/>
        </w:tabs>
        <w:rPr>
          <w:rFonts w:asciiTheme="minorHAnsi" w:eastAsiaTheme="minorEastAsia" w:hAnsiTheme="minorHAnsi"/>
          <w:noProof/>
        </w:rPr>
      </w:pPr>
      <w:hyperlink w:anchor="_Toc513570187" w:history="1">
        <w:r w:rsidRPr="0026035B">
          <w:rPr>
            <w:rStyle w:val="Hyperlink"/>
            <w:noProof/>
          </w:rPr>
          <w:t>BAB V PENUTUP</w:t>
        </w:r>
        <w:r>
          <w:rPr>
            <w:noProof/>
            <w:webHidden/>
          </w:rPr>
          <w:tab/>
        </w:r>
        <w:r>
          <w:rPr>
            <w:noProof/>
            <w:webHidden/>
          </w:rPr>
          <w:fldChar w:fldCharType="begin"/>
        </w:r>
        <w:r>
          <w:rPr>
            <w:noProof/>
            <w:webHidden/>
          </w:rPr>
          <w:instrText xml:space="preserve"> PAGEREF _Toc513570187 \h </w:instrText>
        </w:r>
        <w:r>
          <w:rPr>
            <w:noProof/>
            <w:webHidden/>
          </w:rPr>
        </w:r>
        <w:r>
          <w:rPr>
            <w:noProof/>
            <w:webHidden/>
          </w:rPr>
          <w:fldChar w:fldCharType="separate"/>
        </w:r>
        <w:r>
          <w:rPr>
            <w:noProof/>
            <w:webHidden/>
          </w:rPr>
          <w:t>33</w:t>
        </w:r>
        <w:r>
          <w:rPr>
            <w:noProof/>
            <w:webHidden/>
          </w:rPr>
          <w:fldChar w:fldCharType="end"/>
        </w:r>
      </w:hyperlink>
    </w:p>
    <w:p w14:paraId="693AFDB3" w14:textId="5985ECF2" w:rsidR="002E0396" w:rsidRDefault="002E0396">
      <w:pPr>
        <w:pStyle w:val="TOC2"/>
        <w:tabs>
          <w:tab w:val="left" w:pos="880"/>
          <w:tab w:val="right" w:leader="dot" w:pos="6114"/>
        </w:tabs>
        <w:rPr>
          <w:rFonts w:asciiTheme="minorHAnsi" w:eastAsiaTheme="minorEastAsia" w:hAnsiTheme="minorHAnsi"/>
          <w:noProof/>
        </w:rPr>
      </w:pPr>
      <w:hyperlink w:anchor="_Toc513570188" w:history="1">
        <w:r w:rsidRPr="0026035B">
          <w:rPr>
            <w:rStyle w:val="Hyperlink"/>
            <w:noProof/>
          </w:rPr>
          <w:t>5.1</w:t>
        </w:r>
        <w:r>
          <w:rPr>
            <w:rFonts w:asciiTheme="minorHAnsi" w:eastAsiaTheme="minorEastAsia" w:hAnsiTheme="minorHAnsi"/>
            <w:noProof/>
          </w:rPr>
          <w:tab/>
        </w:r>
        <w:r w:rsidRPr="0026035B">
          <w:rPr>
            <w:rStyle w:val="Hyperlink"/>
            <w:noProof/>
          </w:rPr>
          <w:t>KESIMPULAN</w:t>
        </w:r>
        <w:r>
          <w:rPr>
            <w:noProof/>
            <w:webHidden/>
          </w:rPr>
          <w:tab/>
        </w:r>
        <w:r>
          <w:rPr>
            <w:noProof/>
            <w:webHidden/>
          </w:rPr>
          <w:fldChar w:fldCharType="begin"/>
        </w:r>
        <w:r>
          <w:rPr>
            <w:noProof/>
            <w:webHidden/>
          </w:rPr>
          <w:instrText xml:space="preserve"> PAGEREF _Toc513570188 \h </w:instrText>
        </w:r>
        <w:r>
          <w:rPr>
            <w:noProof/>
            <w:webHidden/>
          </w:rPr>
        </w:r>
        <w:r>
          <w:rPr>
            <w:noProof/>
            <w:webHidden/>
          </w:rPr>
          <w:fldChar w:fldCharType="separate"/>
        </w:r>
        <w:r>
          <w:rPr>
            <w:noProof/>
            <w:webHidden/>
          </w:rPr>
          <w:t>33</w:t>
        </w:r>
        <w:r>
          <w:rPr>
            <w:noProof/>
            <w:webHidden/>
          </w:rPr>
          <w:fldChar w:fldCharType="end"/>
        </w:r>
      </w:hyperlink>
    </w:p>
    <w:p w14:paraId="17239BF0" w14:textId="0747360F" w:rsidR="002E0396" w:rsidRDefault="002E0396">
      <w:pPr>
        <w:pStyle w:val="TOC2"/>
        <w:tabs>
          <w:tab w:val="left" w:pos="880"/>
          <w:tab w:val="right" w:leader="dot" w:pos="6114"/>
        </w:tabs>
        <w:rPr>
          <w:rFonts w:asciiTheme="minorHAnsi" w:eastAsiaTheme="minorEastAsia" w:hAnsiTheme="minorHAnsi"/>
          <w:noProof/>
        </w:rPr>
      </w:pPr>
      <w:hyperlink w:anchor="_Toc513570189" w:history="1">
        <w:r w:rsidRPr="0026035B">
          <w:rPr>
            <w:rStyle w:val="Hyperlink"/>
            <w:noProof/>
          </w:rPr>
          <w:t>5.2</w:t>
        </w:r>
        <w:r>
          <w:rPr>
            <w:rFonts w:asciiTheme="minorHAnsi" w:eastAsiaTheme="minorEastAsia" w:hAnsiTheme="minorHAnsi"/>
            <w:noProof/>
          </w:rPr>
          <w:tab/>
        </w:r>
        <w:r w:rsidRPr="0026035B">
          <w:rPr>
            <w:rStyle w:val="Hyperlink"/>
            <w:noProof/>
          </w:rPr>
          <w:t>SARAN</w:t>
        </w:r>
        <w:r>
          <w:rPr>
            <w:noProof/>
            <w:webHidden/>
          </w:rPr>
          <w:tab/>
        </w:r>
        <w:r>
          <w:rPr>
            <w:noProof/>
            <w:webHidden/>
          </w:rPr>
          <w:fldChar w:fldCharType="begin"/>
        </w:r>
        <w:r>
          <w:rPr>
            <w:noProof/>
            <w:webHidden/>
          </w:rPr>
          <w:instrText xml:space="preserve"> PAGEREF _Toc513570189 \h </w:instrText>
        </w:r>
        <w:r>
          <w:rPr>
            <w:noProof/>
            <w:webHidden/>
          </w:rPr>
        </w:r>
        <w:r>
          <w:rPr>
            <w:noProof/>
            <w:webHidden/>
          </w:rPr>
          <w:fldChar w:fldCharType="separate"/>
        </w:r>
        <w:r>
          <w:rPr>
            <w:noProof/>
            <w:webHidden/>
          </w:rPr>
          <w:t>33</w:t>
        </w:r>
        <w:r>
          <w:rPr>
            <w:noProof/>
            <w:webHidden/>
          </w:rPr>
          <w:fldChar w:fldCharType="end"/>
        </w:r>
      </w:hyperlink>
    </w:p>
    <w:p w14:paraId="4C220CD8" w14:textId="61846422" w:rsidR="002E0396" w:rsidRDefault="002E0396">
      <w:pPr>
        <w:pStyle w:val="TOC1"/>
        <w:tabs>
          <w:tab w:val="right" w:leader="dot" w:pos="6114"/>
        </w:tabs>
        <w:rPr>
          <w:rFonts w:asciiTheme="minorHAnsi" w:eastAsiaTheme="minorEastAsia" w:hAnsiTheme="minorHAnsi"/>
          <w:noProof/>
        </w:rPr>
      </w:pPr>
      <w:hyperlink w:anchor="_Toc513570190" w:history="1">
        <w:r w:rsidRPr="0026035B">
          <w:rPr>
            <w:rStyle w:val="Hyperlink"/>
            <w:noProof/>
          </w:rPr>
          <w:t>DAFTAR PUSTAKA</w:t>
        </w:r>
        <w:r>
          <w:rPr>
            <w:noProof/>
            <w:webHidden/>
          </w:rPr>
          <w:tab/>
        </w:r>
        <w:r>
          <w:rPr>
            <w:noProof/>
            <w:webHidden/>
          </w:rPr>
          <w:fldChar w:fldCharType="begin"/>
        </w:r>
        <w:r>
          <w:rPr>
            <w:noProof/>
            <w:webHidden/>
          </w:rPr>
          <w:instrText xml:space="preserve"> PAGEREF _Toc513570190 \h </w:instrText>
        </w:r>
        <w:r>
          <w:rPr>
            <w:noProof/>
            <w:webHidden/>
          </w:rPr>
        </w:r>
        <w:r>
          <w:rPr>
            <w:noProof/>
            <w:webHidden/>
          </w:rPr>
          <w:fldChar w:fldCharType="separate"/>
        </w:r>
        <w:r>
          <w:rPr>
            <w:noProof/>
            <w:webHidden/>
          </w:rPr>
          <w:t>35</w:t>
        </w:r>
        <w:r>
          <w:rPr>
            <w:noProof/>
            <w:webHidden/>
          </w:rPr>
          <w:fldChar w:fldCharType="end"/>
        </w:r>
      </w:hyperlink>
    </w:p>
    <w:p w14:paraId="51539F52" w14:textId="3D5DD74D" w:rsidR="002E0396" w:rsidRDefault="002E0396">
      <w:pPr>
        <w:pStyle w:val="TOC1"/>
        <w:tabs>
          <w:tab w:val="right" w:leader="dot" w:pos="6114"/>
        </w:tabs>
        <w:rPr>
          <w:rFonts w:asciiTheme="minorHAnsi" w:eastAsiaTheme="minorEastAsia" w:hAnsiTheme="minorHAnsi"/>
          <w:noProof/>
        </w:rPr>
      </w:pPr>
      <w:hyperlink w:anchor="_Toc513570191" w:history="1">
        <w:r w:rsidRPr="0026035B">
          <w:rPr>
            <w:rStyle w:val="Hyperlink"/>
            <w:noProof/>
          </w:rPr>
          <w:t>LAMPIRAN</w:t>
        </w:r>
        <w:r>
          <w:rPr>
            <w:noProof/>
            <w:webHidden/>
          </w:rPr>
          <w:tab/>
        </w:r>
        <w:r>
          <w:rPr>
            <w:noProof/>
            <w:webHidden/>
          </w:rPr>
          <w:fldChar w:fldCharType="begin"/>
        </w:r>
        <w:r>
          <w:rPr>
            <w:noProof/>
            <w:webHidden/>
          </w:rPr>
          <w:instrText xml:space="preserve"> PAGEREF _Toc513570191 \h </w:instrText>
        </w:r>
        <w:r>
          <w:rPr>
            <w:noProof/>
            <w:webHidden/>
          </w:rPr>
        </w:r>
        <w:r>
          <w:rPr>
            <w:noProof/>
            <w:webHidden/>
          </w:rPr>
          <w:fldChar w:fldCharType="separate"/>
        </w:r>
        <w:r>
          <w:rPr>
            <w:noProof/>
            <w:webHidden/>
          </w:rPr>
          <w:t>37</w:t>
        </w:r>
        <w:r>
          <w:rPr>
            <w:noProof/>
            <w:webHidden/>
          </w:rPr>
          <w:fldChar w:fldCharType="end"/>
        </w:r>
      </w:hyperlink>
    </w:p>
    <w:p w14:paraId="410AB5AF" w14:textId="1A7CE2AD" w:rsidR="00CC75B9" w:rsidRPr="00CC75B9" w:rsidRDefault="00CC75B9" w:rsidP="00CC75B9">
      <w:pPr>
        <w:pStyle w:val="SkripsiNormal"/>
      </w:pPr>
      <w:r>
        <w:fldChar w:fldCharType="end"/>
      </w:r>
      <w:r>
        <w:br w:type="page"/>
      </w:r>
    </w:p>
    <w:p w14:paraId="3E9D46B1" w14:textId="6F55938F" w:rsidR="767CCCA7" w:rsidRDefault="767CCCA7" w:rsidP="00CC75B9">
      <w:pPr>
        <w:pStyle w:val="SkripsiHeader"/>
      </w:pPr>
      <w:bookmarkStart w:id="1" w:name="_Toc513570148"/>
      <w:r w:rsidRPr="767CCCA7">
        <w:lastRenderedPageBreak/>
        <w:t>DAFTAR GAMBAR</w:t>
      </w:r>
      <w:bookmarkEnd w:id="1"/>
    </w:p>
    <w:p w14:paraId="4AE5793F" w14:textId="1DE3F311" w:rsidR="00CC75B9" w:rsidRDefault="00CC75B9" w:rsidP="00CC75B9">
      <w:pPr>
        <w:pStyle w:val="SkripsiNormal"/>
      </w:pPr>
    </w:p>
    <w:p w14:paraId="72E5BB7A" w14:textId="79636646" w:rsidR="00F448BF" w:rsidRDefault="008671C5">
      <w:pPr>
        <w:pStyle w:val="TableofFigures"/>
        <w:tabs>
          <w:tab w:val="right" w:leader="dot" w:pos="6114"/>
        </w:tabs>
        <w:rPr>
          <w:rFonts w:asciiTheme="minorHAnsi" w:eastAsiaTheme="minorEastAsia" w:hAnsiTheme="minorHAnsi"/>
          <w:noProof/>
        </w:rPr>
      </w:pPr>
      <w:r>
        <w:rPr>
          <w:bCs/>
        </w:rPr>
        <w:fldChar w:fldCharType="begin"/>
      </w:r>
      <w:r>
        <w:rPr>
          <w:bCs/>
        </w:rPr>
        <w:instrText xml:space="preserve"> TOC \f F \h \z \t "Skripsi Gambar" \c </w:instrText>
      </w:r>
      <w:r>
        <w:rPr>
          <w:bCs/>
        </w:rPr>
        <w:fldChar w:fldCharType="separate"/>
      </w:r>
      <w:hyperlink w:anchor="_Toc513570402" w:history="1">
        <w:r w:rsidR="00F448BF" w:rsidRPr="00CA6B70">
          <w:rPr>
            <w:rStyle w:val="Hyperlink"/>
            <w:noProof/>
          </w:rPr>
          <w:t>Gambar 2.1 Artificial Neural Network</w:t>
        </w:r>
        <w:r w:rsidR="00F448BF">
          <w:rPr>
            <w:noProof/>
            <w:webHidden/>
          </w:rPr>
          <w:tab/>
        </w:r>
        <w:r w:rsidR="00F448BF">
          <w:rPr>
            <w:noProof/>
            <w:webHidden/>
          </w:rPr>
          <w:fldChar w:fldCharType="begin"/>
        </w:r>
        <w:r w:rsidR="00F448BF">
          <w:rPr>
            <w:noProof/>
            <w:webHidden/>
          </w:rPr>
          <w:instrText xml:space="preserve"> PAGEREF _Toc513570402 \h </w:instrText>
        </w:r>
        <w:r w:rsidR="00F448BF">
          <w:rPr>
            <w:noProof/>
            <w:webHidden/>
          </w:rPr>
        </w:r>
        <w:r w:rsidR="00F448BF">
          <w:rPr>
            <w:noProof/>
            <w:webHidden/>
          </w:rPr>
          <w:fldChar w:fldCharType="separate"/>
        </w:r>
        <w:r w:rsidR="00F448BF">
          <w:rPr>
            <w:noProof/>
            <w:webHidden/>
          </w:rPr>
          <w:t>10</w:t>
        </w:r>
        <w:r w:rsidR="00F448BF">
          <w:rPr>
            <w:noProof/>
            <w:webHidden/>
          </w:rPr>
          <w:fldChar w:fldCharType="end"/>
        </w:r>
      </w:hyperlink>
    </w:p>
    <w:p w14:paraId="72562FCD" w14:textId="142CAF34" w:rsidR="00F448BF" w:rsidRDefault="00F448BF">
      <w:pPr>
        <w:pStyle w:val="TableofFigures"/>
        <w:tabs>
          <w:tab w:val="right" w:leader="dot" w:pos="6114"/>
        </w:tabs>
        <w:rPr>
          <w:rFonts w:asciiTheme="minorHAnsi" w:eastAsiaTheme="minorEastAsia" w:hAnsiTheme="minorHAnsi"/>
          <w:noProof/>
        </w:rPr>
      </w:pPr>
      <w:hyperlink w:anchor="_Toc513570403" w:history="1">
        <w:r w:rsidRPr="00CA6B70">
          <w:rPr>
            <w:rStyle w:val="Hyperlink"/>
            <w:noProof/>
          </w:rPr>
          <w:t>Gambar 2.2 Chip CPU</w:t>
        </w:r>
        <w:r>
          <w:rPr>
            <w:noProof/>
            <w:webHidden/>
          </w:rPr>
          <w:tab/>
        </w:r>
        <w:r>
          <w:rPr>
            <w:noProof/>
            <w:webHidden/>
          </w:rPr>
          <w:fldChar w:fldCharType="begin"/>
        </w:r>
        <w:r>
          <w:rPr>
            <w:noProof/>
            <w:webHidden/>
          </w:rPr>
          <w:instrText xml:space="preserve"> PAGEREF _Toc513570403 \h </w:instrText>
        </w:r>
        <w:r>
          <w:rPr>
            <w:noProof/>
            <w:webHidden/>
          </w:rPr>
        </w:r>
        <w:r>
          <w:rPr>
            <w:noProof/>
            <w:webHidden/>
          </w:rPr>
          <w:fldChar w:fldCharType="separate"/>
        </w:r>
        <w:r>
          <w:rPr>
            <w:noProof/>
            <w:webHidden/>
          </w:rPr>
          <w:t>12</w:t>
        </w:r>
        <w:r>
          <w:rPr>
            <w:noProof/>
            <w:webHidden/>
          </w:rPr>
          <w:fldChar w:fldCharType="end"/>
        </w:r>
      </w:hyperlink>
    </w:p>
    <w:p w14:paraId="6F74CEAB" w14:textId="3ECEEA38" w:rsidR="00F448BF" w:rsidRDefault="00F448BF">
      <w:pPr>
        <w:pStyle w:val="TableofFigures"/>
        <w:tabs>
          <w:tab w:val="right" w:leader="dot" w:pos="6114"/>
        </w:tabs>
        <w:rPr>
          <w:rFonts w:asciiTheme="minorHAnsi" w:eastAsiaTheme="minorEastAsia" w:hAnsiTheme="minorHAnsi"/>
          <w:noProof/>
        </w:rPr>
      </w:pPr>
      <w:hyperlink w:anchor="_Toc513570404" w:history="1">
        <w:r w:rsidRPr="00CA6B70">
          <w:rPr>
            <w:rStyle w:val="Hyperlink"/>
            <w:noProof/>
          </w:rPr>
          <w:t>Gambar 2.3 Chip GPU</w:t>
        </w:r>
        <w:r>
          <w:rPr>
            <w:noProof/>
            <w:webHidden/>
          </w:rPr>
          <w:tab/>
        </w:r>
        <w:r>
          <w:rPr>
            <w:noProof/>
            <w:webHidden/>
          </w:rPr>
          <w:fldChar w:fldCharType="begin"/>
        </w:r>
        <w:r>
          <w:rPr>
            <w:noProof/>
            <w:webHidden/>
          </w:rPr>
          <w:instrText xml:space="preserve"> PAGEREF _Toc513570404 \h </w:instrText>
        </w:r>
        <w:r>
          <w:rPr>
            <w:noProof/>
            <w:webHidden/>
          </w:rPr>
        </w:r>
        <w:r>
          <w:rPr>
            <w:noProof/>
            <w:webHidden/>
          </w:rPr>
          <w:fldChar w:fldCharType="separate"/>
        </w:r>
        <w:r>
          <w:rPr>
            <w:noProof/>
            <w:webHidden/>
          </w:rPr>
          <w:t>13</w:t>
        </w:r>
        <w:r>
          <w:rPr>
            <w:noProof/>
            <w:webHidden/>
          </w:rPr>
          <w:fldChar w:fldCharType="end"/>
        </w:r>
      </w:hyperlink>
    </w:p>
    <w:p w14:paraId="6F29786B" w14:textId="2FC8617E" w:rsidR="00F448BF" w:rsidRDefault="00F448BF">
      <w:pPr>
        <w:pStyle w:val="TableofFigures"/>
        <w:tabs>
          <w:tab w:val="right" w:leader="dot" w:pos="6114"/>
        </w:tabs>
        <w:rPr>
          <w:rFonts w:asciiTheme="minorHAnsi" w:eastAsiaTheme="minorEastAsia" w:hAnsiTheme="minorHAnsi"/>
          <w:noProof/>
        </w:rPr>
      </w:pPr>
      <w:hyperlink w:anchor="_Toc513570405" w:history="1">
        <w:r w:rsidRPr="00CA6B70">
          <w:rPr>
            <w:rStyle w:val="Hyperlink"/>
            <w:noProof/>
          </w:rPr>
          <w:t>Gambar 2.4 Persamaan MSE</w:t>
        </w:r>
        <w:r>
          <w:rPr>
            <w:noProof/>
            <w:webHidden/>
          </w:rPr>
          <w:tab/>
        </w:r>
        <w:r>
          <w:rPr>
            <w:noProof/>
            <w:webHidden/>
          </w:rPr>
          <w:fldChar w:fldCharType="begin"/>
        </w:r>
        <w:r>
          <w:rPr>
            <w:noProof/>
            <w:webHidden/>
          </w:rPr>
          <w:instrText xml:space="preserve"> PAGEREF _Toc513570405 \h </w:instrText>
        </w:r>
        <w:r>
          <w:rPr>
            <w:noProof/>
            <w:webHidden/>
          </w:rPr>
        </w:r>
        <w:r>
          <w:rPr>
            <w:noProof/>
            <w:webHidden/>
          </w:rPr>
          <w:fldChar w:fldCharType="separate"/>
        </w:r>
        <w:r>
          <w:rPr>
            <w:noProof/>
            <w:webHidden/>
          </w:rPr>
          <w:t>13</w:t>
        </w:r>
        <w:r>
          <w:rPr>
            <w:noProof/>
            <w:webHidden/>
          </w:rPr>
          <w:fldChar w:fldCharType="end"/>
        </w:r>
      </w:hyperlink>
    </w:p>
    <w:p w14:paraId="24FD9C48" w14:textId="5EBAF881" w:rsidR="00F448BF" w:rsidRDefault="00F448BF">
      <w:pPr>
        <w:pStyle w:val="TableofFigures"/>
        <w:tabs>
          <w:tab w:val="right" w:leader="dot" w:pos="6114"/>
        </w:tabs>
        <w:rPr>
          <w:rFonts w:asciiTheme="minorHAnsi" w:eastAsiaTheme="minorEastAsia" w:hAnsiTheme="minorHAnsi"/>
          <w:noProof/>
        </w:rPr>
      </w:pPr>
      <w:hyperlink w:anchor="_Toc513570406" w:history="1">
        <w:r w:rsidRPr="00CA6B70">
          <w:rPr>
            <w:rStyle w:val="Hyperlink"/>
            <w:noProof/>
          </w:rPr>
          <w:t>Gambar 3.1 Alur Penelitian</w:t>
        </w:r>
        <w:r>
          <w:rPr>
            <w:noProof/>
            <w:webHidden/>
          </w:rPr>
          <w:tab/>
        </w:r>
        <w:r>
          <w:rPr>
            <w:noProof/>
            <w:webHidden/>
          </w:rPr>
          <w:fldChar w:fldCharType="begin"/>
        </w:r>
        <w:r>
          <w:rPr>
            <w:noProof/>
            <w:webHidden/>
          </w:rPr>
          <w:instrText xml:space="preserve"> PAGEREF _Toc513570406 \h </w:instrText>
        </w:r>
        <w:r>
          <w:rPr>
            <w:noProof/>
            <w:webHidden/>
          </w:rPr>
        </w:r>
        <w:r>
          <w:rPr>
            <w:noProof/>
            <w:webHidden/>
          </w:rPr>
          <w:fldChar w:fldCharType="separate"/>
        </w:r>
        <w:r>
          <w:rPr>
            <w:noProof/>
            <w:webHidden/>
          </w:rPr>
          <w:t>15</w:t>
        </w:r>
        <w:r>
          <w:rPr>
            <w:noProof/>
            <w:webHidden/>
          </w:rPr>
          <w:fldChar w:fldCharType="end"/>
        </w:r>
      </w:hyperlink>
    </w:p>
    <w:p w14:paraId="30612FED" w14:textId="7930A481" w:rsidR="00F448BF" w:rsidRDefault="00F448BF">
      <w:pPr>
        <w:pStyle w:val="TableofFigures"/>
        <w:tabs>
          <w:tab w:val="right" w:leader="dot" w:pos="6114"/>
        </w:tabs>
        <w:rPr>
          <w:rFonts w:asciiTheme="minorHAnsi" w:eastAsiaTheme="minorEastAsia" w:hAnsiTheme="minorHAnsi"/>
          <w:noProof/>
        </w:rPr>
      </w:pPr>
      <w:hyperlink w:anchor="_Toc513570407" w:history="1">
        <w:r w:rsidRPr="00CA6B70">
          <w:rPr>
            <w:rStyle w:val="Hyperlink"/>
            <w:noProof/>
          </w:rPr>
          <w:t>Gambar 3.3 Tampilan Program Simulator Self Driving Car</w:t>
        </w:r>
        <w:r>
          <w:rPr>
            <w:noProof/>
            <w:webHidden/>
          </w:rPr>
          <w:tab/>
        </w:r>
        <w:r>
          <w:rPr>
            <w:noProof/>
            <w:webHidden/>
          </w:rPr>
          <w:fldChar w:fldCharType="begin"/>
        </w:r>
        <w:r>
          <w:rPr>
            <w:noProof/>
            <w:webHidden/>
          </w:rPr>
          <w:instrText xml:space="preserve"> PAGEREF _Toc513570407 \h </w:instrText>
        </w:r>
        <w:r>
          <w:rPr>
            <w:noProof/>
            <w:webHidden/>
          </w:rPr>
        </w:r>
        <w:r>
          <w:rPr>
            <w:noProof/>
            <w:webHidden/>
          </w:rPr>
          <w:fldChar w:fldCharType="separate"/>
        </w:r>
        <w:r>
          <w:rPr>
            <w:noProof/>
            <w:webHidden/>
          </w:rPr>
          <w:t>18</w:t>
        </w:r>
        <w:r>
          <w:rPr>
            <w:noProof/>
            <w:webHidden/>
          </w:rPr>
          <w:fldChar w:fldCharType="end"/>
        </w:r>
      </w:hyperlink>
    </w:p>
    <w:p w14:paraId="1B7872AA" w14:textId="1C978662" w:rsidR="00F448BF" w:rsidRDefault="00F448BF">
      <w:pPr>
        <w:pStyle w:val="TableofFigures"/>
        <w:tabs>
          <w:tab w:val="right" w:leader="dot" w:pos="6114"/>
        </w:tabs>
        <w:rPr>
          <w:rFonts w:asciiTheme="minorHAnsi" w:eastAsiaTheme="minorEastAsia" w:hAnsiTheme="minorHAnsi"/>
          <w:noProof/>
        </w:rPr>
      </w:pPr>
      <w:hyperlink w:anchor="_Toc513570408" w:history="1">
        <w:r w:rsidRPr="00CA6B70">
          <w:rPr>
            <w:rStyle w:val="Hyperlink"/>
            <w:noProof/>
          </w:rPr>
          <w:t>Gambar 3.4 Tampilan Pilih Folder</w:t>
        </w:r>
        <w:r>
          <w:rPr>
            <w:noProof/>
            <w:webHidden/>
          </w:rPr>
          <w:tab/>
        </w:r>
        <w:r>
          <w:rPr>
            <w:noProof/>
            <w:webHidden/>
          </w:rPr>
          <w:fldChar w:fldCharType="begin"/>
        </w:r>
        <w:r>
          <w:rPr>
            <w:noProof/>
            <w:webHidden/>
          </w:rPr>
          <w:instrText xml:space="preserve"> PAGEREF _Toc513570408 \h </w:instrText>
        </w:r>
        <w:r>
          <w:rPr>
            <w:noProof/>
            <w:webHidden/>
          </w:rPr>
        </w:r>
        <w:r>
          <w:rPr>
            <w:noProof/>
            <w:webHidden/>
          </w:rPr>
          <w:fldChar w:fldCharType="separate"/>
        </w:r>
        <w:r>
          <w:rPr>
            <w:noProof/>
            <w:webHidden/>
          </w:rPr>
          <w:t>18</w:t>
        </w:r>
        <w:r>
          <w:rPr>
            <w:noProof/>
            <w:webHidden/>
          </w:rPr>
          <w:fldChar w:fldCharType="end"/>
        </w:r>
      </w:hyperlink>
    </w:p>
    <w:p w14:paraId="76D395E2" w14:textId="1908D007" w:rsidR="00F448BF" w:rsidRDefault="00F448BF">
      <w:pPr>
        <w:pStyle w:val="TableofFigures"/>
        <w:tabs>
          <w:tab w:val="right" w:leader="dot" w:pos="6114"/>
        </w:tabs>
        <w:rPr>
          <w:rFonts w:asciiTheme="minorHAnsi" w:eastAsiaTheme="minorEastAsia" w:hAnsiTheme="minorHAnsi"/>
          <w:noProof/>
        </w:rPr>
      </w:pPr>
      <w:hyperlink w:anchor="_Toc513570409" w:history="1">
        <w:r w:rsidRPr="00CA6B70">
          <w:rPr>
            <w:rStyle w:val="Hyperlink"/>
            <w:noProof/>
          </w:rPr>
          <w:t>Gambar 3.5 Model Convolutional Neural Network</w:t>
        </w:r>
        <w:r>
          <w:rPr>
            <w:noProof/>
            <w:webHidden/>
          </w:rPr>
          <w:tab/>
        </w:r>
        <w:r>
          <w:rPr>
            <w:noProof/>
            <w:webHidden/>
          </w:rPr>
          <w:fldChar w:fldCharType="begin"/>
        </w:r>
        <w:r>
          <w:rPr>
            <w:noProof/>
            <w:webHidden/>
          </w:rPr>
          <w:instrText xml:space="preserve"> PAGEREF _Toc513570409 \h </w:instrText>
        </w:r>
        <w:r>
          <w:rPr>
            <w:noProof/>
            <w:webHidden/>
          </w:rPr>
        </w:r>
        <w:r>
          <w:rPr>
            <w:noProof/>
            <w:webHidden/>
          </w:rPr>
          <w:fldChar w:fldCharType="separate"/>
        </w:r>
        <w:r>
          <w:rPr>
            <w:noProof/>
            <w:webHidden/>
          </w:rPr>
          <w:t>20</w:t>
        </w:r>
        <w:r>
          <w:rPr>
            <w:noProof/>
            <w:webHidden/>
          </w:rPr>
          <w:fldChar w:fldCharType="end"/>
        </w:r>
      </w:hyperlink>
    </w:p>
    <w:p w14:paraId="2E29ECCC" w14:textId="245AE23E" w:rsidR="00F448BF" w:rsidRDefault="00F448BF">
      <w:pPr>
        <w:pStyle w:val="TableofFigures"/>
        <w:tabs>
          <w:tab w:val="right" w:leader="dot" w:pos="6114"/>
        </w:tabs>
        <w:rPr>
          <w:rFonts w:asciiTheme="minorHAnsi" w:eastAsiaTheme="minorEastAsia" w:hAnsiTheme="minorHAnsi"/>
          <w:noProof/>
        </w:rPr>
      </w:pPr>
      <w:hyperlink w:anchor="_Toc513570410" w:history="1">
        <w:r w:rsidRPr="00CA6B70">
          <w:rPr>
            <w:rStyle w:val="Hyperlink"/>
            <w:noProof/>
          </w:rPr>
          <w:t>Gambar 3.6 Tampilan Autonomous Drive</w:t>
        </w:r>
        <w:r>
          <w:rPr>
            <w:noProof/>
            <w:webHidden/>
          </w:rPr>
          <w:tab/>
        </w:r>
        <w:r>
          <w:rPr>
            <w:noProof/>
            <w:webHidden/>
          </w:rPr>
          <w:fldChar w:fldCharType="begin"/>
        </w:r>
        <w:r>
          <w:rPr>
            <w:noProof/>
            <w:webHidden/>
          </w:rPr>
          <w:instrText xml:space="preserve"> PAGEREF _Toc513570410 \h </w:instrText>
        </w:r>
        <w:r>
          <w:rPr>
            <w:noProof/>
            <w:webHidden/>
          </w:rPr>
        </w:r>
        <w:r>
          <w:rPr>
            <w:noProof/>
            <w:webHidden/>
          </w:rPr>
          <w:fldChar w:fldCharType="separate"/>
        </w:r>
        <w:r>
          <w:rPr>
            <w:noProof/>
            <w:webHidden/>
          </w:rPr>
          <w:t>22</w:t>
        </w:r>
        <w:r>
          <w:rPr>
            <w:noProof/>
            <w:webHidden/>
          </w:rPr>
          <w:fldChar w:fldCharType="end"/>
        </w:r>
      </w:hyperlink>
    </w:p>
    <w:p w14:paraId="196E24F4" w14:textId="16717208" w:rsidR="00F448BF" w:rsidRDefault="00F448BF">
      <w:pPr>
        <w:pStyle w:val="TableofFigures"/>
        <w:tabs>
          <w:tab w:val="right" w:leader="dot" w:pos="6114"/>
        </w:tabs>
        <w:rPr>
          <w:rFonts w:asciiTheme="minorHAnsi" w:eastAsiaTheme="minorEastAsia" w:hAnsiTheme="minorHAnsi"/>
          <w:noProof/>
        </w:rPr>
      </w:pPr>
      <w:hyperlink w:anchor="_Toc513570411" w:history="1">
        <w:r w:rsidRPr="00CA6B70">
          <w:rPr>
            <w:rStyle w:val="Hyperlink"/>
            <w:noProof/>
          </w:rPr>
          <w:t>Gambar 4.1 File CSV hasil training.</w:t>
        </w:r>
        <w:r>
          <w:rPr>
            <w:noProof/>
            <w:webHidden/>
          </w:rPr>
          <w:tab/>
        </w:r>
        <w:r>
          <w:rPr>
            <w:noProof/>
            <w:webHidden/>
          </w:rPr>
          <w:fldChar w:fldCharType="begin"/>
        </w:r>
        <w:r>
          <w:rPr>
            <w:noProof/>
            <w:webHidden/>
          </w:rPr>
          <w:instrText xml:space="preserve"> PAGEREF _Toc513570411 \h </w:instrText>
        </w:r>
        <w:r>
          <w:rPr>
            <w:noProof/>
            <w:webHidden/>
          </w:rPr>
        </w:r>
        <w:r>
          <w:rPr>
            <w:noProof/>
            <w:webHidden/>
          </w:rPr>
          <w:fldChar w:fldCharType="separate"/>
        </w:r>
        <w:r>
          <w:rPr>
            <w:noProof/>
            <w:webHidden/>
          </w:rPr>
          <w:t>23</w:t>
        </w:r>
        <w:r>
          <w:rPr>
            <w:noProof/>
            <w:webHidden/>
          </w:rPr>
          <w:fldChar w:fldCharType="end"/>
        </w:r>
      </w:hyperlink>
    </w:p>
    <w:p w14:paraId="318C6C20" w14:textId="2032BEB2" w:rsidR="00F448BF" w:rsidRDefault="00F448BF">
      <w:pPr>
        <w:pStyle w:val="TableofFigures"/>
        <w:tabs>
          <w:tab w:val="right" w:leader="dot" w:pos="6114"/>
        </w:tabs>
        <w:rPr>
          <w:rFonts w:asciiTheme="minorHAnsi" w:eastAsiaTheme="minorEastAsia" w:hAnsiTheme="minorHAnsi"/>
          <w:noProof/>
        </w:rPr>
      </w:pPr>
      <w:hyperlink w:anchor="_Toc513570412" w:history="1">
        <w:r w:rsidRPr="00CA6B70">
          <w:rPr>
            <w:rStyle w:val="Hyperlink"/>
            <w:noProof/>
          </w:rPr>
          <w:t>Gambar 4.2 Gambar yang diambil dari tampak</w:t>
        </w:r>
        <w:r>
          <w:rPr>
            <w:noProof/>
            <w:webHidden/>
          </w:rPr>
          <w:tab/>
        </w:r>
        <w:r>
          <w:rPr>
            <w:noProof/>
            <w:webHidden/>
          </w:rPr>
          <w:fldChar w:fldCharType="begin"/>
        </w:r>
        <w:r>
          <w:rPr>
            <w:noProof/>
            <w:webHidden/>
          </w:rPr>
          <w:instrText xml:space="preserve"> PAGEREF _Toc513570412 \h </w:instrText>
        </w:r>
        <w:r>
          <w:rPr>
            <w:noProof/>
            <w:webHidden/>
          </w:rPr>
        </w:r>
        <w:r>
          <w:rPr>
            <w:noProof/>
            <w:webHidden/>
          </w:rPr>
          <w:fldChar w:fldCharType="separate"/>
        </w:r>
        <w:r>
          <w:rPr>
            <w:noProof/>
            <w:webHidden/>
          </w:rPr>
          <w:t>24</w:t>
        </w:r>
        <w:r>
          <w:rPr>
            <w:noProof/>
            <w:webHidden/>
          </w:rPr>
          <w:fldChar w:fldCharType="end"/>
        </w:r>
      </w:hyperlink>
    </w:p>
    <w:p w14:paraId="731CC60A" w14:textId="4A1E1724" w:rsidR="00F448BF" w:rsidRDefault="00F448BF">
      <w:pPr>
        <w:pStyle w:val="TableofFigures"/>
        <w:tabs>
          <w:tab w:val="right" w:leader="dot" w:pos="6114"/>
        </w:tabs>
        <w:rPr>
          <w:rFonts w:asciiTheme="minorHAnsi" w:eastAsiaTheme="minorEastAsia" w:hAnsiTheme="minorHAnsi"/>
          <w:noProof/>
        </w:rPr>
      </w:pPr>
      <w:hyperlink w:anchor="_Toc513570413" w:history="1">
        <w:r w:rsidRPr="00CA6B70">
          <w:rPr>
            <w:rStyle w:val="Hyperlink"/>
            <w:noProof/>
          </w:rPr>
          <w:t>Gambar 4.3 Proses Training dengan GPU</w:t>
        </w:r>
        <w:r>
          <w:rPr>
            <w:noProof/>
            <w:webHidden/>
          </w:rPr>
          <w:tab/>
        </w:r>
        <w:r>
          <w:rPr>
            <w:noProof/>
            <w:webHidden/>
          </w:rPr>
          <w:fldChar w:fldCharType="begin"/>
        </w:r>
        <w:r>
          <w:rPr>
            <w:noProof/>
            <w:webHidden/>
          </w:rPr>
          <w:instrText xml:space="preserve"> PAGEREF _Toc513570413 \h </w:instrText>
        </w:r>
        <w:r>
          <w:rPr>
            <w:noProof/>
            <w:webHidden/>
          </w:rPr>
        </w:r>
        <w:r>
          <w:rPr>
            <w:noProof/>
            <w:webHidden/>
          </w:rPr>
          <w:fldChar w:fldCharType="separate"/>
        </w:r>
        <w:r>
          <w:rPr>
            <w:noProof/>
            <w:webHidden/>
          </w:rPr>
          <w:t>25</w:t>
        </w:r>
        <w:r>
          <w:rPr>
            <w:noProof/>
            <w:webHidden/>
          </w:rPr>
          <w:fldChar w:fldCharType="end"/>
        </w:r>
      </w:hyperlink>
    </w:p>
    <w:p w14:paraId="31E6533D" w14:textId="73A8544B" w:rsidR="00F448BF" w:rsidRDefault="00F448BF">
      <w:pPr>
        <w:pStyle w:val="TableofFigures"/>
        <w:tabs>
          <w:tab w:val="right" w:leader="dot" w:pos="6114"/>
        </w:tabs>
        <w:rPr>
          <w:rFonts w:asciiTheme="minorHAnsi" w:eastAsiaTheme="minorEastAsia" w:hAnsiTheme="minorHAnsi"/>
          <w:noProof/>
        </w:rPr>
      </w:pPr>
      <w:hyperlink w:anchor="_Toc513570414" w:history="1">
        <w:r w:rsidRPr="00CA6B70">
          <w:rPr>
            <w:rStyle w:val="Hyperlink"/>
            <w:noProof/>
          </w:rPr>
          <w:t>Gambar 4.4 Proses Training dengan CPU</w:t>
        </w:r>
        <w:r>
          <w:rPr>
            <w:noProof/>
            <w:webHidden/>
          </w:rPr>
          <w:tab/>
        </w:r>
        <w:r>
          <w:rPr>
            <w:noProof/>
            <w:webHidden/>
          </w:rPr>
          <w:fldChar w:fldCharType="begin"/>
        </w:r>
        <w:r>
          <w:rPr>
            <w:noProof/>
            <w:webHidden/>
          </w:rPr>
          <w:instrText xml:space="preserve"> PAGEREF _Toc513570414 \h </w:instrText>
        </w:r>
        <w:r>
          <w:rPr>
            <w:noProof/>
            <w:webHidden/>
          </w:rPr>
        </w:r>
        <w:r>
          <w:rPr>
            <w:noProof/>
            <w:webHidden/>
          </w:rPr>
          <w:fldChar w:fldCharType="separate"/>
        </w:r>
        <w:r>
          <w:rPr>
            <w:noProof/>
            <w:webHidden/>
          </w:rPr>
          <w:t>25</w:t>
        </w:r>
        <w:r>
          <w:rPr>
            <w:noProof/>
            <w:webHidden/>
          </w:rPr>
          <w:fldChar w:fldCharType="end"/>
        </w:r>
      </w:hyperlink>
    </w:p>
    <w:p w14:paraId="6C140A53" w14:textId="0343015B" w:rsidR="00F448BF" w:rsidRDefault="00F448BF">
      <w:pPr>
        <w:pStyle w:val="TableofFigures"/>
        <w:tabs>
          <w:tab w:val="right" w:leader="dot" w:pos="6114"/>
        </w:tabs>
        <w:rPr>
          <w:rFonts w:asciiTheme="minorHAnsi" w:eastAsiaTheme="minorEastAsia" w:hAnsiTheme="minorHAnsi"/>
          <w:noProof/>
        </w:rPr>
      </w:pPr>
      <w:hyperlink w:anchor="_Toc513570415" w:history="1">
        <w:r w:rsidRPr="00CA6B70">
          <w:rPr>
            <w:rStyle w:val="Hyperlink"/>
            <w:noProof/>
          </w:rPr>
          <w:t>Gambar 4.5 Akurasi dan Loss yang dihasilkan oleh model yang ditraining menggunakan GPU</w:t>
        </w:r>
        <w:r>
          <w:rPr>
            <w:noProof/>
            <w:webHidden/>
          </w:rPr>
          <w:tab/>
        </w:r>
        <w:r>
          <w:rPr>
            <w:noProof/>
            <w:webHidden/>
          </w:rPr>
          <w:fldChar w:fldCharType="begin"/>
        </w:r>
        <w:r>
          <w:rPr>
            <w:noProof/>
            <w:webHidden/>
          </w:rPr>
          <w:instrText xml:space="preserve"> PAGEREF _Toc513570415 \h </w:instrText>
        </w:r>
        <w:r>
          <w:rPr>
            <w:noProof/>
            <w:webHidden/>
          </w:rPr>
        </w:r>
        <w:r>
          <w:rPr>
            <w:noProof/>
            <w:webHidden/>
          </w:rPr>
          <w:fldChar w:fldCharType="separate"/>
        </w:r>
        <w:r>
          <w:rPr>
            <w:noProof/>
            <w:webHidden/>
          </w:rPr>
          <w:t>27</w:t>
        </w:r>
        <w:r>
          <w:rPr>
            <w:noProof/>
            <w:webHidden/>
          </w:rPr>
          <w:fldChar w:fldCharType="end"/>
        </w:r>
      </w:hyperlink>
    </w:p>
    <w:p w14:paraId="57DCF0B6" w14:textId="2E710477" w:rsidR="00F448BF" w:rsidRDefault="00F448BF">
      <w:pPr>
        <w:pStyle w:val="TableofFigures"/>
        <w:tabs>
          <w:tab w:val="right" w:leader="dot" w:pos="6114"/>
        </w:tabs>
        <w:rPr>
          <w:rFonts w:asciiTheme="minorHAnsi" w:eastAsiaTheme="minorEastAsia" w:hAnsiTheme="minorHAnsi"/>
          <w:noProof/>
        </w:rPr>
      </w:pPr>
      <w:hyperlink w:anchor="_Toc513570416" w:history="1">
        <w:r w:rsidRPr="00CA6B70">
          <w:rPr>
            <w:rStyle w:val="Hyperlink"/>
            <w:noProof/>
          </w:rPr>
          <w:t>Gambar 4.6 Akurasi dan Loss yang dihasilkan oleh model yang ditraining menggunakan CPU</w:t>
        </w:r>
        <w:r>
          <w:rPr>
            <w:noProof/>
            <w:webHidden/>
          </w:rPr>
          <w:tab/>
        </w:r>
        <w:r>
          <w:rPr>
            <w:noProof/>
            <w:webHidden/>
          </w:rPr>
          <w:fldChar w:fldCharType="begin"/>
        </w:r>
        <w:r>
          <w:rPr>
            <w:noProof/>
            <w:webHidden/>
          </w:rPr>
          <w:instrText xml:space="preserve"> PAGEREF _Toc513570416 \h </w:instrText>
        </w:r>
        <w:r>
          <w:rPr>
            <w:noProof/>
            <w:webHidden/>
          </w:rPr>
        </w:r>
        <w:r>
          <w:rPr>
            <w:noProof/>
            <w:webHidden/>
          </w:rPr>
          <w:fldChar w:fldCharType="separate"/>
        </w:r>
        <w:r>
          <w:rPr>
            <w:noProof/>
            <w:webHidden/>
          </w:rPr>
          <w:t>28</w:t>
        </w:r>
        <w:r>
          <w:rPr>
            <w:noProof/>
            <w:webHidden/>
          </w:rPr>
          <w:fldChar w:fldCharType="end"/>
        </w:r>
      </w:hyperlink>
    </w:p>
    <w:p w14:paraId="520B58F2" w14:textId="406AB7FF" w:rsidR="00F448BF" w:rsidRDefault="00F448BF">
      <w:pPr>
        <w:pStyle w:val="TableofFigures"/>
        <w:tabs>
          <w:tab w:val="right" w:leader="dot" w:pos="6114"/>
        </w:tabs>
        <w:rPr>
          <w:rFonts w:asciiTheme="minorHAnsi" w:eastAsiaTheme="minorEastAsia" w:hAnsiTheme="minorHAnsi"/>
          <w:noProof/>
        </w:rPr>
      </w:pPr>
      <w:hyperlink w:anchor="_Toc513570417" w:history="1">
        <w:r w:rsidRPr="00CA6B70">
          <w:rPr>
            <w:rStyle w:val="Hyperlink"/>
            <w:noProof/>
          </w:rPr>
          <w:t>Gambar 4.7 Akurasi dan Loss yang dihasilkan oleh model yang ditraining menggunakan GPU dengan 100 Epoch</w:t>
        </w:r>
        <w:r>
          <w:rPr>
            <w:noProof/>
            <w:webHidden/>
          </w:rPr>
          <w:tab/>
        </w:r>
        <w:r>
          <w:rPr>
            <w:noProof/>
            <w:webHidden/>
          </w:rPr>
          <w:fldChar w:fldCharType="begin"/>
        </w:r>
        <w:r>
          <w:rPr>
            <w:noProof/>
            <w:webHidden/>
          </w:rPr>
          <w:instrText xml:space="preserve"> PAGEREF _Toc513570417 \h </w:instrText>
        </w:r>
        <w:r>
          <w:rPr>
            <w:noProof/>
            <w:webHidden/>
          </w:rPr>
        </w:r>
        <w:r>
          <w:rPr>
            <w:noProof/>
            <w:webHidden/>
          </w:rPr>
          <w:fldChar w:fldCharType="separate"/>
        </w:r>
        <w:r>
          <w:rPr>
            <w:noProof/>
            <w:webHidden/>
          </w:rPr>
          <w:t>29</w:t>
        </w:r>
        <w:r>
          <w:rPr>
            <w:noProof/>
            <w:webHidden/>
          </w:rPr>
          <w:fldChar w:fldCharType="end"/>
        </w:r>
      </w:hyperlink>
    </w:p>
    <w:p w14:paraId="18602C29" w14:textId="489378B3" w:rsidR="00F448BF" w:rsidRDefault="00F448BF">
      <w:pPr>
        <w:pStyle w:val="TableofFigures"/>
        <w:tabs>
          <w:tab w:val="right" w:leader="dot" w:pos="6114"/>
        </w:tabs>
        <w:rPr>
          <w:rFonts w:asciiTheme="minorHAnsi" w:eastAsiaTheme="minorEastAsia" w:hAnsiTheme="minorHAnsi"/>
          <w:noProof/>
        </w:rPr>
      </w:pPr>
      <w:hyperlink w:anchor="_Toc513570418" w:history="1">
        <w:r w:rsidRPr="00CA6B70">
          <w:rPr>
            <w:rStyle w:val="Hyperlink"/>
            <w:noProof/>
          </w:rPr>
          <w:t>Gambar 4.8 Visual Testing</w:t>
        </w:r>
        <w:r>
          <w:rPr>
            <w:noProof/>
            <w:webHidden/>
          </w:rPr>
          <w:tab/>
        </w:r>
        <w:r>
          <w:rPr>
            <w:noProof/>
            <w:webHidden/>
          </w:rPr>
          <w:fldChar w:fldCharType="begin"/>
        </w:r>
        <w:r>
          <w:rPr>
            <w:noProof/>
            <w:webHidden/>
          </w:rPr>
          <w:instrText xml:space="preserve"> PAGEREF _Toc513570418 \h </w:instrText>
        </w:r>
        <w:r>
          <w:rPr>
            <w:noProof/>
            <w:webHidden/>
          </w:rPr>
        </w:r>
        <w:r>
          <w:rPr>
            <w:noProof/>
            <w:webHidden/>
          </w:rPr>
          <w:fldChar w:fldCharType="separate"/>
        </w:r>
        <w:r>
          <w:rPr>
            <w:noProof/>
            <w:webHidden/>
          </w:rPr>
          <w:t>31</w:t>
        </w:r>
        <w:r>
          <w:rPr>
            <w:noProof/>
            <w:webHidden/>
          </w:rPr>
          <w:fldChar w:fldCharType="end"/>
        </w:r>
      </w:hyperlink>
    </w:p>
    <w:p w14:paraId="3C8AD81E" w14:textId="42DCD536" w:rsidR="00F448BF" w:rsidRDefault="00F448BF">
      <w:pPr>
        <w:pStyle w:val="TableofFigures"/>
        <w:tabs>
          <w:tab w:val="right" w:leader="dot" w:pos="6114"/>
        </w:tabs>
        <w:rPr>
          <w:rFonts w:asciiTheme="minorHAnsi" w:eastAsiaTheme="minorEastAsia" w:hAnsiTheme="minorHAnsi"/>
          <w:noProof/>
        </w:rPr>
      </w:pPr>
      <w:hyperlink w:anchor="_Toc513570419" w:history="1">
        <w:r w:rsidRPr="00CA6B70">
          <w:rPr>
            <w:rStyle w:val="Hyperlink"/>
            <w:noProof/>
          </w:rPr>
          <w:t>Gambar 4.9 Area rawan pinalti</w:t>
        </w:r>
        <w:r>
          <w:rPr>
            <w:noProof/>
            <w:webHidden/>
          </w:rPr>
          <w:tab/>
        </w:r>
        <w:r>
          <w:rPr>
            <w:noProof/>
            <w:webHidden/>
          </w:rPr>
          <w:fldChar w:fldCharType="begin"/>
        </w:r>
        <w:r>
          <w:rPr>
            <w:noProof/>
            <w:webHidden/>
          </w:rPr>
          <w:instrText xml:space="preserve"> PAGEREF _Toc513570419 \h </w:instrText>
        </w:r>
        <w:r>
          <w:rPr>
            <w:noProof/>
            <w:webHidden/>
          </w:rPr>
        </w:r>
        <w:r>
          <w:rPr>
            <w:noProof/>
            <w:webHidden/>
          </w:rPr>
          <w:fldChar w:fldCharType="separate"/>
        </w:r>
        <w:r>
          <w:rPr>
            <w:noProof/>
            <w:webHidden/>
          </w:rPr>
          <w:t>32</w:t>
        </w:r>
        <w:r>
          <w:rPr>
            <w:noProof/>
            <w:webHidden/>
          </w:rPr>
          <w:fldChar w:fldCharType="end"/>
        </w:r>
      </w:hyperlink>
    </w:p>
    <w:p w14:paraId="4CF0A3E0" w14:textId="1D7A2B8E" w:rsidR="00CC75B9" w:rsidRDefault="008671C5" w:rsidP="002E0396">
      <w:pPr>
        <w:pStyle w:val="SkripsiNormal"/>
        <w:ind w:left="1134" w:hanging="1134"/>
      </w:pPr>
      <w:r>
        <w:rPr>
          <w:rFonts w:eastAsiaTheme="minorHAnsi" w:cstheme="minorBidi"/>
          <w:bCs w:val="0"/>
          <w:szCs w:val="22"/>
        </w:rPr>
        <w:fldChar w:fldCharType="end"/>
      </w:r>
    </w:p>
    <w:p w14:paraId="4649D949" w14:textId="11C4EDDA" w:rsidR="00CC75B9" w:rsidRDefault="00CC75B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7A7A93F" w14:textId="52E8C13B" w:rsidR="767CCCA7" w:rsidRDefault="767CCCA7" w:rsidP="00CC75B9">
      <w:pPr>
        <w:pStyle w:val="SkripsiHeader"/>
      </w:pPr>
      <w:bookmarkStart w:id="2" w:name="_Toc513570149"/>
      <w:r w:rsidRPr="767CCCA7">
        <w:lastRenderedPageBreak/>
        <w:t>DAFTAR TABEL</w:t>
      </w:r>
      <w:bookmarkEnd w:id="2"/>
    </w:p>
    <w:p w14:paraId="4938BDEA" w14:textId="5A61B71B" w:rsidR="767CCCA7" w:rsidRDefault="767CCCA7" w:rsidP="767CCCA7">
      <w:pPr>
        <w:pStyle w:val="NoSpacing"/>
        <w:rPr>
          <w:rFonts w:ascii="Times New Roman" w:eastAsia="Times New Roman" w:hAnsi="Times New Roman" w:cs="Times New Roman"/>
          <w:b/>
          <w:bCs/>
          <w:sz w:val="24"/>
          <w:szCs w:val="24"/>
        </w:rPr>
      </w:pPr>
    </w:p>
    <w:p w14:paraId="23C06E1A" w14:textId="77777777" w:rsidR="006437E5" w:rsidRDefault="006437E5" w:rsidP="006437E5">
      <w:pPr>
        <w:pStyle w:val="SkripsiHeader"/>
        <w:sectPr w:rsidR="006437E5" w:rsidSect="001A16AE">
          <w:footerReference w:type="default" r:id="rId9"/>
          <w:pgSz w:w="8391" w:h="11907"/>
          <w:pgMar w:top="850" w:right="850" w:bottom="850" w:left="1417" w:header="720" w:footer="720" w:gutter="0"/>
          <w:pgNumType w:fmt="lowerRoman" w:start="1"/>
          <w:cols w:space="720"/>
          <w:docGrid w:linePitch="360"/>
        </w:sectPr>
      </w:pPr>
    </w:p>
    <w:p w14:paraId="4735B6EE" w14:textId="28140995" w:rsidR="767CCCA7" w:rsidRDefault="767CCCA7" w:rsidP="006437E5">
      <w:pPr>
        <w:pStyle w:val="SkripsiHeader"/>
      </w:pPr>
      <w:bookmarkStart w:id="3" w:name="_Toc513570150"/>
      <w:r w:rsidRPr="767CCCA7">
        <w:lastRenderedPageBreak/>
        <w:t>BAB I</w:t>
      </w:r>
      <w:r w:rsidR="006437E5">
        <w:br/>
      </w:r>
      <w:r w:rsidRPr="767CCCA7">
        <w:t>PENDAHULUAN</w:t>
      </w:r>
      <w:bookmarkEnd w:id="3"/>
    </w:p>
    <w:p w14:paraId="2E5B459F" w14:textId="77777777" w:rsidR="00D55D83" w:rsidRPr="00D55D83" w:rsidRDefault="00D55D83" w:rsidP="00D55D83">
      <w:pPr>
        <w:pStyle w:val="SkripsiHiddenBab"/>
      </w:pPr>
      <w:r w:rsidRPr="00D55D83">
        <w:t>BAB I PENDAHULUAN</w:t>
      </w:r>
    </w:p>
    <w:p w14:paraId="2ADD442F" w14:textId="551F570C" w:rsidR="006437E5" w:rsidRPr="00D55D83" w:rsidRDefault="001A16AE" w:rsidP="00D55D83">
      <w:pPr>
        <w:pStyle w:val="SkripsiSubLevel1"/>
      </w:pPr>
      <w:bookmarkStart w:id="4" w:name="_Toc513570151"/>
      <w:r w:rsidRPr="00D55D83">
        <w:t>Latar Belakang</w:t>
      </w:r>
      <w:bookmarkEnd w:id="4"/>
    </w:p>
    <w:p w14:paraId="473A458C" w14:textId="2177B60F" w:rsidR="001A16AE" w:rsidRDefault="00524AF4" w:rsidP="0072503E">
      <w:pPr>
        <w:pStyle w:val="SkripsiIsiLevel1"/>
      </w:pPr>
      <w:r>
        <w:t xml:space="preserve">Perkembangan </w:t>
      </w:r>
      <w:r w:rsidR="005B5EC3">
        <w:t xml:space="preserve">self-driving car semakin lama semakin baik, banyak perusahaan berlomba-lomba membuat mobilnya sendiri untuk dapat dikendarai tanpa pengemudi. Hal salah satunya disebabkan oleh kemajuan di bidang teknik Machine Learning, yaitu Deep </w:t>
      </w:r>
      <w:r w:rsidR="00EF75E1">
        <w:t>Learning</w:t>
      </w:r>
      <w:r w:rsidR="005B5EC3">
        <w:t xml:space="preserve">. Pada dasarnya Deep </w:t>
      </w:r>
      <w:r w:rsidR="00EF75E1">
        <w:t>Learning</w:t>
      </w:r>
      <w:r w:rsidR="005B5EC3">
        <w:t xml:space="preserve"> adalah Artificial Neural Network dengan jumlah Hidden Layer yang sangat banyak, maka dari itu dis</w:t>
      </w:r>
      <w:r w:rsidR="002400E3">
        <w:t>e</w:t>
      </w:r>
      <w:r w:rsidR="005B5EC3">
        <w:t>but “</w:t>
      </w:r>
      <w:r w:rsidR="005B5EC3" w:rsidRPr="00EF75E1">
        <w:rPr>
          <w:i/>
        </w:rPr>
        <w:t>deep</w:t>
      </w:r>
      <w:r w:rsidR="005B5EC3">
        <w:t xml:space="preserve">”. Teknik ini pertama kali dikenalkan </w:t>
      </w:r>
      <w:r w:rsidR="00614472">
        <w:t xml:space="preserve">sudah sejak </w:t>
      </w:r>
      <w:r w:rsidR="00DA0D7D">
        <w:t>1986</w:t>
      </w:r>
      <w:r w:rsidR="004652C1">
        <w:t xml:space="preserve"> dengan nama Backpropagation </w:t>
      </w:r>
      <w:r w:rsidR="00261BC9">
        <w:rPr>
          <w:rStyle w:val="FootnoteReference"/>
        </w:rPr>
        <w:fldChar w:fldCharType="begin" w:fldLock="1"/>
      </w:r>
      <w:r w:rsidR="00202DB1">
        <w:instrText>ADDIN CSL_CITATION { "citationItems" : [ { "id" : "ITEM-1", "itemData" : { "abstract" : "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u2018hidden\u2019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Nature", "id" : "ITEM-1", "issued" : { "date-parts" : [ [ "1986", "10", "9" ] ] }, "page" : "533", "publisher" : "Nature Publishing Group", "title" : "Learning representations by back-propagating errors", "type" : "article-journal", "volume" : "323" }, "uris" : [ "http://www.mendeley.com/documents/?uuid=c8593c32-4e51-42f5-ba77-fff19810daf8" ] } ], "mendeley" : { "formattedCitation" : "(Rumelhart, Hinton and Williams, 1986)", "plainTextFormattedCitation" : "(Rumelhart, Hinton and Williams, 1986)", "previouslyFormattedCitation" : "(Rumelhart, Hinton and Williams, 1986)" }, "properties" : { "noteIndex" : 0 }, "schema" : "https://github.com/citation-style-language/schema/raw/master/csl-citation.json" }</w:instrText>
      </w:r>
      <w:r w:rsidR="00261BC9">
        <w:rPr>
          <w:rStyle w:val="FootnoteReference"/>
        </w:rPr>
        <w:fldChar w:fldCharType="separate"/>
      </w:r>
      <w:r w:rsidR="00202DB1" w:rsidRPr="00202DB1">
        <w:rPr>
          <w:noProof/>
        </w:rPr>
        <w:t>(Rumelhart, Hinton and Williams, 1986)</w:t>
      </w:r>
      <w:r w:rsidR="00261BC9">
        <w:rPr>
          <w:rStyle w:val="FootnoteReference"/>
        </w:rPr>
        <w:fldChar w:fldCharType="end"/>
      </w:r>
      <w:r w:rsidR="00614472">
        <w:t>,</w:t>
      </w:r>
      <w:r w:rsidR="00DA0D7D">
        <w:t xml:space="preserve"> namun teknik ini tidak berkembang dengan pesat karen</w:t>
      </w:r>
      <w:bookmarkStart w:id="5" w:name="_GoBack"/>
      <w:bookmarkEnd w:id="5"/>
      <w:r w:rsidR="00DA0D7D">
        <w:t xml:space="preserve">a sulit diaplikasikan ke masalah yang lebih besar. Setelah itu pada tahun 2006 muncul ide bahwa seharusnya neural network seharusnya tidak dibangun atas 2 atau 3 layer saja, namun lebih dari itu, dari situ lah muncul istilah </w:t>
      </w:r>
      <w:r w:rsidR="00EF75E1" w:rsidRPr="00EF75E1">
        <w:rPr>
          <w:i/>
        </w:rPr>
        <w:t>D</w:t>
      </w:r>
      <w:r w:rsidR="00DA0D7D" w:rsidRPr="00EF75E1">
        <w:rPr>
          <w:i/>
        </w:rPr>
        <w:t xml:space="preserve">eep </w:t>
      </w:r>
      <w:r w:rsidR="00EF75E1" w:rsidRPr="00EF75E1">
        <w:rPr>
          <w:i/>
        </w:rPr>
        <w:t>L</w:t>
      </w:r>
      <w:r w:rsidR="00DA0D7D" w:rsidRPr="00EF75E1">
        <w:rPr>
          <w:i/>
        </w:rPr>
        <w:t>earning</w:t>
      </w:r>
      <w:r w:rsidR="00DA0D7D">
        <w:t xml:space="preserve"> </w:t>
      </w:r>
      <w:r w:rsidR="00261BC9">
        <w:rPr>
          <w:rStyle w:val="FootnoteReference"/>
        </w:rPr>
        <w:fldChar w:fldCharType="begin" w:fldLock="1"/>
      </w:r>
      <w:r w:rsidR="00202DB1">
        <w:instrText>ADDIN CSL_CITATION { "citationItems" : [ { "id" : "ITEM-1", "itemData" : { "DOI" : "10.1.1.72.4580", "ISBN" : "1002620262", "ISSN" : "00099104", "PMID" : "11359439", "abstract" : "One long-term goal of machine learning research is to produce methods that are applicable to highly complex tasks, such as perception (vision, audition), rea- soning, intelligent control, and other artificially intelligent behaviors. We argue that in order to progress toward this goal, the Machine Learning community must endeavor to discover algorithms that can learn highly complex functions, withmin- imal need for prior knowledge, and with minimal human intervention. We present mathematical and empirical evidence suggesting that many popular approaches to non-parametric learning, particularly kernel methods, are fundamentally lim- ited in their ability to learn complex high-dimensional functions. Our analysis focuses on two problems. First, kernel machines are shallow architectures, in which one large layer of simple template matchers is followed by a single layer of trainable coefficients. We argue that shallow architectures can be very ineffi- cient in terms of required number of computational elements and examples. Sec- ond, we analyze a limitation of kernel machines with a local kernel, linked to the curse of dimensionality, that applies to supervised, unsupervised (manifold learn- ing) and semi-supervised kernel machines. Using empirical results on invariant image recognition tasks, kernel methods are compared with deep architectures, in which lower-level features or concepts are progressively combined into more ab- stract and higher-level representations. We argue that deep architectures have the potential to generalize in non-local ways, i.e., beyond immediate neighbors, and that this is crucial in order to make progress on the kind of complex tasks required for artificial intelligence. 1", "author" : [ { "dropping-particle" : "", "family" : "Bengio", "given" : "Yoshua", "non-dropping-particle" : "", "parse-names" : false, "suffix" : "" }, { "dropping-particle" : "", "family" : "Lecun", "given" : "Yann", "non-dropping-particle" : "", "parse-names" : false, "suffix" : "" } ], "container-title" : "Large Scale Kernel Machines", "id" : "ITEM-1", "issue" : "1", "issued" : { "date-parts" : [ [ "2007" ] ] }, "page" : "321-360", "title" : "Scaling Learning Algorithms towards AI", "type" : "article-journal" }, "uris" : [ "http://www.mendeley.com/documents/?uuid=6e98eedd-7666-4956-bb36-5373225f05f9" ] } ], "mendeley" : { "formattedCitation" : "(Bengio and Lecun, 2007)", "plainTextFormattedCitation" : "(Bengio and Lecun, 2007)", "previouslyFormattedCitation" : "(Bengio and Lecun, 2007)" }, "properties" : { "noteIndex" : 0 }, "schema" : "https://github.com/citation-style-language/schema/raw/master/csl-citation.json" }</w:instrText>
      </w:r>
      <w:r w:rsidR="00261BC9">
        <w:rPr>
          <w:rStyle w:val="FootnoteReference"/>
        </w:rPr>
        <w:fldChar w:fldCharType="separate"/>
      </w:r>
      <w:r w:rsidR="00202DB1" w:rsidRPr="00202DB1">
        <w:rPr>
          <w:noProof/>
        </w:rPr>
        <w:t>(Bengio and Lecun, 2007)</w:t>
      </w:r>
      <w:r w:rsidR="00261BC9">
        <w:rPr>
          <w:rStyle w:val="FootnoteReference"/>
        </w:rPr>
        <w:fldChar w:fldCharType="end"/>
      </w:r>
      <w:r w:rsidR="00DA0D7D">
        <w:t>.</w:t>
      </w:r>
      <w:r w:rsidR="0072503E">
        <w:t xml:space="preserve"> </w:t>
      </w:r>
      <w:r w:rsidR="00614472">
        <w:t>Seiring dengan perkembangan jaman, pada tahun 201</w:t>
      </w:r>
      <w:r w:rsidR="0072503E">
        <w:t>2</w:t>
      </w:r>
      <w:r w:rsidR="00614472">
        <w:t xml:space="preserve"> perkembangan GPU meningkat secara signifikan, yang salah satu efeknya adalah memungkinkan melatih neural network dengan menggunakan GPU</w:t>
      </w:r>
      <w:r w:rsidR="0072503E">
        <w:t xml:space="preserve"> </w:t>
      </w:r>
      <w:r w:rsidR="00261BC9">
        <w:rPr>
          <w:rStyle w:val="FootnoteReference"/>
        </w:rPr>
        <w:fldChar w:fldCharType="begin" w:fldLock="1"/>
      </w:r>
      <w:r w:rsidR="00202DB1">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b0686111-1b4c-45b9-a810-19ea1add1821" ] } ], "mendeley" : { "formattedCitation" : "(Krizhevsky, Sutskever and Geoffrey E., 2012)", "plainTextFormattedCitation" : "(Krizhevsky, Sutskever and Geoffrey E., 2012)", "previouslyFormattedCitation" : "(Krizhevsky, Sutskever and Geoffrey E., 2012)" }, "properties" : { "noteIndex" : 0 }, "schema" : "https://github.com/citation-style-language/schema/raw/master/csl-citation.json" }</w:instrText>
      </w:r>
      <w:r w:rsidR="00261BC9">
        <w:rPr>
          <w:rStyle w:val="FootnoteReference"/>
        </w:rPr>
        <w:fldChar w:fldCharType="separate"/>
      </w:r>
      <w:r w:rsidR="00202DB1" w:rsidRPr="00202DB1">
        <w:rPr>
          <w:bCs w:val="0"/>
          <w:noProof/>
        </w:rPr>
        <w:t>(Krizhevsky, Sutskever and Geoffrey E., 2012)</w:t>
      </w:r>
      <w:r w:rsidR="00261BC9">
        <w:rPr>
          <w:rStyle w:val="FootnoteReference"/>
        </w:rPr>
        <w:fldChar w:fldCharType="end"/>
      </w:r>
      <w:r w:rsidR="00614472">
        <w:t xml:space="preserve">. Sejak saat itu banyak penelitian tentang Deep Neural Network, beberapa aplikasi yang digunakan antara lain Image Recognition, Voice Recognition, Pattern Recognition, Natural Languange Processing, dan lain-lain. Perkembangan Deep Neural Network di bidang Image Recognition, dalam beberapa aspek dapat mengimbangi dan bahkan lebih baik dibanding </w:t>
      </w:r>
      <w:r w:rsidR="00EF75E1">
        <w:t>manusia</w:t>
      </w:r>
      <w:r w:rsidR="00D228AF">
        <w:t xml:space="preserve"> </w:t>
      </w:r>
      <w:r w:rsidR="00D228AF">
        <w:fldChar w:fldCharType="begin" w:fldLock="1"/>
      </w:r>
      <w:r w:rsidR="00186785">
        <w:instrText>ADDIN CSL_CITATION { "citationItems" : [ { "id" : "ITEM-1", "itemData" : { "DOI" : "10.1109/ICCV.2015.123", "ISBN" : "9781467383912", "ISSN" : "15505499", "PMID" : "7410480", "abstract" : "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Proceedings of the IEEE International Conference on Computer Vision", "id" : "ITEM-1", "issued" : { "date-parts" : [ [ "2015" ] ] }, "page" : "1026-1034", "title" : "Delving deep into rectifiers: Surpassing human-level performance on imagenet classification", "type" : "article-journal", "volume" : "2015 Inter" }, "uris" : [ "http://www.mendeley.com/documents/?uuid=ab34b997-a2c6-45ad-8dc1-556284e14352" ] } ], "mendeley" : { "formattedCitation" : "(He &lt;i&gt;et al.&lt;/i&gt;, 2015)", "plainTextFormattedCitation" : "(He et al., 2015)", "previouslyFormattedCitation" : "(He &lt;i&gt;et al.&lt;/i&gt;, 2015)" }, "properties" : { "noteIndex" : 0 }, "schema" : "https://github.com/citation-style-language/schema/raw/master/csl-citation.json" }</w:instrText>
      </w:r>
      <w:r w:rsidR="00D228AF">
        <w:fldChar w:fldCharType="separate"/>
      </w:r>
      <w:r w:rsidR="00D228AF" w:rsidRPr="00D228AF">
        <w:rPr>
          <w:noProof/>
        </w:rPr>
        <w:t xml:space="preserve">(He </w:t>
      </w:r>
      <w:r w:rsidR="00D228AF" w:rsidRPr="00D228AF">
        <w:rPr>
          <w:i/>
          <w:noProof/>
        </w:rPr>
        <w:t>et al.</w:t>
      </w:r>
      <w:r w:rsidR="00D228AF" w:rsidRPr="00D228AF">
        <w:rPr>
          <w:noProof/>
        </w:rPr>
        <w:t>, 2015)</w:t>
      </w:r>
      <w:r w:rsidR="00D228AF">
        <w:fldChar w:fldCharType="end"/>
      </w:r>
      <w:r w:rsidR="00614472">
        <w:t>.</w:t>
      </w:r>
    </w:p>
    <w:p w14:paraId="17F8CEAC" w14:textId="7A7BD6AD" w:rsidR="00933BA1" w:rsidRDefault="00614472" w:rsidP="00E30884">
      <w:pPr>
        <w:pStyle w:val="SkripsiIsiLevel1"/>
      </w:pPr>
      <w:r>
        <w:t xml:space="preserve">Dari sini penulis ingin mencoba menunjukkan bagaimana </w:t>
      </w:r>
      <w:r w:rsidR="009D5D57">
        <w:t xml:space="preserve">pemanfaatan Deep Learning </w:t>
      </w:r>
      <w:r w:rsidR="00933BA1">
        <w:t xml:space="preserve">spesifik pada kasus Self Driving Car. Kendala dari topik tersebut membutuhkan kompleksitas dan biaya yang cukup tinggi, karena membutuhkan mobil dengan spesifikasi yang memadai, lalu dibutuhkan modifikasi pada mobil itu, hingga memasangkan perangkat lunak untuk mengontrol mobil tersebut. Pada bulan </w:t>
      </w:r>
      <w:r w:rsidR="00987B34">
        <w:t>Februari</w:t>
      </w:r>
      <w:r w:rsidR="00933BA1">
        <w:t xml:space="preserve"> 2017, salah satu perusahaan Online Course yang bernama Udacity, meng-open-source kan salah satu produknya yaitu Udacity Self Driving Simulator</w:t>
      </w:r>
      <w:r w:rsidR="00DD574D">
        <w:t xml:space="preserve"> </w:t>
      </w:r>
      <w:r w:rsidR="00202DB1">
        <w:fldChar w:fldCharType="begin" w:fldLock="1"/>
      </w:r>
      <w:r w:rsidR="00D228AF">
        <w:instrText>ADDIN CSL_CITATION { "citationItems" : [ { "id" : "ITEM-1", "itemData" : { "URL" : "https://techcrunch.com/2017/02/08/udacity-open-sources-its-self-driving-car-simulator-for-anyone-to-use/", "author" : [ { "dropping-particle" : "", "family" : "Darrell Etherington", "given" : "", "non-dropping-particle" : "", "parse-names" : false, "suffix" : "" } ], "container-title" : "Techcrunh.com", "id" : "ITEM-1", "issued" : { "date-parts" : [ [ "2017" ] ] }, "title" : "Udacity open sources its self-driving car simulator for anyone to use", "type" : "webpage" }, "uris" : [ "http://www.mendeley.com/documents/?uuid=f299e31e-b6f9-4f88-9f92-77b00bcfcabd" ] } ], "mendeley" : { "formattedCitation" : "(Darrell Etherington, 2017)", "plainTextFormattedCitation" : "(Darrell Etherington, 2017)", "previouslyFormattedCitation" : "(Darrell Etherington, 2017)" }, "properties" : { "noteIndex" : 0 }, "schema" : "https://github.com/citation-style-language/schema/raw/master/csl-citation.json" }</w:instrText>
      </w:r>
      <w:r w:rsidR="00202DB1">
        <w:fldChar w:fldCharType="separate"/>
      </w:r>
      <w:r w:rsidR="00202DB1" w:rsidRPr="00202DB1">
        <w:rPr>
          <w:noProof/>
        </w:rPr>
        <w:t>(Darrell Etherington, 2017)</w:t>
      </w:r>
      <w:r w:rsidR="00202DB1">
        <w:fldChar w:fldCharType="end"/>
      </w:r>
      <w:r w:rsidR="00933BA1">
        <w:t>. Simulator ini ada</w:t>
      </w:r>
      <w:r w:rsidR="00EF75E1">
        <w:t>lah</w:t>
      </w:r>
      <w:r w:rsidR="00933BA1">
        <w:t xml:space="preserve"> program yang bisa dijalankan di komputer, lalu bertindak selayaknya mobil yang akan kita program agar dapat mengendarai dirinya sendiri. Simulator ini dapat menyediakan / menghasilkan data </w:t>
      </w:r>
      <w:r w:rsidR="00933BA1">
        <w:lastRenderedPageBreak/>
        <w:t xml:space="preserve">training, sekaligus dapat diberikan perintah untuk mengontrol mobil </w:t>
      </w:r>
      <w:r w:rsidR="00EF75E1">
        <w:t>tersebut</w:t>
      </w:r>
      <w:r w:rsidR="00933BA1">
        <w:t>.</w:t>
      </w:r>
      <w:r w:rsidR="00E30884">
        <w:t xml:space="preserve"> Oleh karena itu penelitian ini tidak akan menggunakan mobil nyata, namun menggunakan simulator sebagai penggantinya.</w:t>
      </w:r>
    </w:p>
    <w:p w14:paraId="554DC638" w14:textId="77777777" w:rsidR="00BC44E3" w:rsidRDefault="00BC44E3" w:rsidP="00BC44E3">
      <w:pPr>
        <w:pStyle w:val="SkripsiNormal"/>
      </w:pPr>
    </w:p>
    <w:p w14:paraId="28969E3B" w14:textId="37F50243" w:rsidR="001A16AE" w:rsidRDefault="001A16AE" w:rsidP="00BC44E3">
      <w:pPr>
        <w:pStyle w:val="SkripsiSubLevel1"/>
      </w:pPr>
      <w:bookmarkStart w:id="6" w:name="_Toc513570152"/>
      <w:r>
        <w:t>Rumusan Masalah</w:t>
      </w:r>
      <w:r w:rsidR="00933BA1">
        <w:t xml:space="preserve"> Penelitian</w:t>
      </w:r>
      <w:bookmarkEnd w:id="6"/>
    </w:p>
    <w:p w14:paraId="66186290" w14:textId="19F7C664" w:rsidR="001A16AE" w:rsidRDefault="00933BA1" w:rsidP="00E30884">
      <w:pPr>
        <w:pStyle w:val="SkripsiIsiLevel1"/>
        <w:ind w:left="567" w:firstLine="0"/>
      </w:pPr>
      <w:r>
        <w:t>Berdasrkan latar</w:t>
      </w:r>
      <w:r w:rsidR="00E30884">
        <w:t xml:space="preserve"> belakang yang telah disebutkan, dapat dirumuskan beberapa rumusan masalah pada tugas akhir ini adalah:</w:t>
      </w:r>
    </w:p>
    <w:p w14:paraId="51829F74" w14:textId="31BC3E21" w:rsidR="00E30884" w:rsidRDefault="00E30884" w:rsidP="00E30884">
      <w:pPr>
        <w:pStyle w:val="SkripsiIsiLevel1"/>
        <w:numPr>
          <w:ilvl w:val="0"/>
          <w:numId w:val="13"/>
        </w:numPr>
        <w:ind w:left="993" w:hanging="426"/>
      </w:pPr>
      <w:r>
        <w:t>Bagaimana membuat program untuk dapat mengontrol simulator dengan menggunakan Deep Neural Network?</w:t>
      </w:r>
    </w:p>
    <w:p w14:paraId="003EBF10" w14:textId="257C769C" w:rsidR="00E30884" w:rsidRDefault="00E30884" w:rsidP="00E30884">
      <w:pPr>
        <w:pStyle w:val="SkripsiIsiLevel1"/>
        <w:numPr>
          <w:ilvl w:val="0"/>
          <w:numId w:val="13"/>
        </w:numPr>
        <w:ind w:left="993" w:hanging="426"/>
      </w:pPr>
      <w:r>
        <w:t>Bagaimana proses training Deep Neural Network?</w:t>
      </w:r>
    </w:p>
    <w:p w14:paraId="32DEF97E" w14:textId="18E4F614" w:rsidR="00E30884" w:rsidRDefault="00E30884" w:rsidP="00E30884">
      <w:pPr>
        <w:pStyle w:val="SkripsiIsiLevel1"/>
        <w:numPr>
          <w:ilvl w:val="0"/>
          <w:numId w:val="13"/>
        </w:numPr>
        <w:ind w:left="993" w:hanging="426"/>
      </w:pPr>
      <w:r>
        <w:t>Bagaimana perbandingan proses training menggunakan CPU dan GPU?</w:t>
      </w:r>
    </w:p>
    <w:p w14:paraId="22C118B0" w14:textId="767AA5C2" w:rsidR="00E30884" w:rsidRDefault="00E30884" w:rsidP="00E30884">
      <w:pPr>
        <w:pStyle w:val="SkripsiIsiLevel1"/>
        <w:numPr>
          <w:ilvl w:val="0"/>
          <w:numId w:val="13"/>
        </w:numPr>
        <w:ind w:left="993" w:hanging="426"/>
      </w:pPr>
      <w:r>
        <w:t>Bagaimana proses testing pada simulator? Seberapa akurat?</w:t>
      </w:r>
    </w:p>
    <w:p w14:paraId="577B548E" w14:textId="77777777" w:rsidR="00BC44E3" w:rsidRDefault="00BC44E3" w:rsidP="00BC44E3">
      <w:pPr>
        <w:pStyle w:val="SkripsiNormal"/>
      </w:pPr>
    </w:p>
    <w:p w14:paraId="48868B3A" w14:textId="45B43A72" w:rsidR="001A16AE" w:rsidRDefault="001A16AE" w:rsidP="00BC44E3">
      <w:pPr>
        <w:pStyle w:val="SkripsiSubLevel1"/>
      </w:pPr>
      <w:bookmarkStart w:id="7" w:name="_Toc513570153"/>
      <w:r>
        <w:t>Batasan Masalah</w:t>
      </w:r>
      <w:bookmarkEnd w:id="7"/>
    </w:p>
    <w:p w14:paraId="2E3302C1" w14:textId="0911F808" w:rsidR="001A16AE" w:rsidRDefault="00E30884" w:rsidP="00E30884">
      <w:pPr>
        <w:pStyle w:val="SkripsiIsiLevel1"/>
        <w:ind w:left="567" w:firstLine="0"/>
      </w:pPr>
      <w:r>
        <w:t>Ruang lingkup penelitian tugas akhir ini dibatasi beberapa hal yaitu:</w:t>
      </w:r>
    </w:p>
    <w:p w14:paraId="11650760" w14:textId="45715A85" w:rsidR="00E30884" w:rsidRDefault="00E30884" w:rsidP="00E30884">
      <w:pPr>
        <w:pStyle w:val="SkripsiIsiLevel1"/>
        <w:numPr>
          <w:ilvl w:val="0"/>
          <w:numId w:val="14"/>
        </w:numPr>
        <w:ind w:left="993" w:hanging="426"/>
      </w:pPr>
      <w:r>
        <w:t>Simulator digunakan sebagai pengganti objek mobil yang sebenarnya.</w:t>
      </w:r>
    </w:p>
    <w:p w14:paraId="28AA8060" w14:textId="0BC658C0" w:rsidR="00E30884" w:rsidRDefault="00E30884" w:rsidP="00E30884">
      <w:pPr>
        <w:pStyle w:val="SkripsiIsiLevel1"/>
        <w:numPr>
          <w:ilvl w:val="0"/>
          <w:numId w:val="14"/>
        </w:numPr>
        <w:ind w:left="993" w:hanging="426"/>
      </w:pPr>
      <w:r>
        <w:t>Hanya mengamati bagaimana hasil training maupun testing, tidak membahas simulator.</w:t>
      </w:r>
    </w:p>
    <w:p w14:paraId="0DBB73F4" w14:textId="77777777" w:rsidR="00BC44E3" w:rsidRDefault="00BC44E3" w:rsidP="00BC44E3">
      <w:pPr>
        <w:pStyle w:val="SkripsiNormal"/>
      </w:pPr>
    </w:p>
    <w:p w14:paraId="31154639" w14:textId="42AD2F04" w:rsidR="001A16AE" w:rsidRDefault="001A16AE" w:rsidP="001A16AE">
      <w:pPr>
        <w:pStyle w:val="SkripsiSubLevel1"/>
      </w:pPr>
      <w:bookmarkStart w:id="8" w:name="_Toc513570154"/>
      <w:r>
        <w:t>Tujuan Penelitian</w:t>
      </w:r>
      <w:bookmarkEnd w:id="8"/>
    </w:p>
    <w:p w14:paraId="08F17E34" w14:textId="75667F2F" w:rsidR="001A16AE" w:rsidRDefault="00E30884" w:rsidP="00BC44E3">
      <w:pPr>
        <w:pStyle w:val="SkripsiIsiLevel1"/>
      </w:pPr>
      <w:r>
        <w:t>Tujuan penelitian pada tugas akhir ini adalah:</w:t>
      </w:r>
    </w:p>
    <w:p w14:paraId="782A1493" w14:textId="6E2D7417" w:rsidR="00E30884" w:rsidRDefault="00E30884" w:rsidP="00E30884">
      <w:pPr>
        <w:pStyle w:val="SkripsiIsiLevel1"/>
        <w:numPr>
          <w:ilvl w:val="0"/>
          <w:numId w:val="15"/>
        </w:numPr>
        <w:ind w:left="993" w:hanging="426"/>
      </w:pPr>
      <w:r>
        <w:t>Membuat program training self-driving car pada simulator.</w:t>
      </w:r>
    </w:p>
    <w:p w14:paraId="60CB7690" w14:textId="7E65A004" w:rsidR="00E30884" w:rsidRDefault="00E30884" w:rsidP="00E30884">
      <w:pPr>
        <w:pStyle w:val="SkripsiIsiLevel1"/>
        <w:numPr>
          <w:ilvl w:val="0"/>
          <w:numId w:val="15"/>
        </w:numPr>
        <w:ind w:left="993" w:hanging="426"/>
      </w:pPr>
      <w:r>
        <w:t>Membandingkan training menggunakan CPU maupun GPU.</w:t>
      </w:r>
    </w:p>
    <w:p w14:paraId="1BB8ADAB" w14:textId="1F80A81D" w:rsidR="00E30884" w:rsidRDefault="00E30884" w:rsidP="00E30884">
      <w:pPr>
        <w:pStyle w:val="SkripsiIsiLevel1"/>
        <w:numPr>
          <w:ilvl w:val="0"/>
          <w:numId w:val="15"/>
        </w:numPr>
        <w:ind w:left="993" w:hanging="426"/>
      </w:pPr>
      <w:r>
        <w:t>Menganalisa tingkat presisi hasil training self-driving car pada simulator</w:t>
      </w:r>
    </w:p>
    <w:p w14:paraId="7419041B" w14:textId="77777777" w:rsidR="00BC44E3" w:rsidRDefault="00BC44E3" w:rsidP="00BC44E3">
      <w:pPr>
        <w:pStyle w:val="SkripsiNormal"/>
      </w:pPr>
    </w:p>
    <w:p w14:paraId="2F842F4E" w14:textId="1460A659" w:rsidR="001A16AE" w:rsidRDefault="001A16AE" w:rsidP="001A16AE">
      <w:pPr>
        <w:pStyle w:val="SkripsiSubLevel1"/>
      </w:pPr>
      <w:bookmarkStart w:id="9" w:name="_Toc513570155"/>
      <w:r>
        <w:t>Manfaat Penelitian</w:t>
      </w:r>
      <w:bookmarkEnd w:id="9"/>
    </w:p>
    <w:p w14:paraId="5ADA5B07" w14:textId="69AF6A7A" w:rsidR="001A16AE" w:rsidRDefault="00E30884" w:rsidP="00BC44E3">
      <w:pPr>
        <w:pStyle w:val="SkripsiIsiLevel1"/>
      </w:pPr>
      <w:r>
        <w:t>Manfaat penelitian tugas akhir ini adalah:</w:t>
      </w:r>
    </w:p>
    <w:p w14:paraId="0994AD14" w14:textId="061FB64E" w:rsidR="00E30884" w:rsidRDefault="00E30884" w:rsidP="00E30884">
      <w:pPr>
        <w:pStyle w:val="SkripsiIsiLevel1"/>
        <w:numPr>
          <w:ilvl w:val="0"/>
          <w:numId w:val="16"/>
        </w:numPr>
        <w:ind w:left="993" w:hanging="426"/>
      </w:pPr>
      <w:r>
        <w:t>Sebagai tahap awal penelitian tentang self-driving car, agar kedepannya nanti dapat dibuat model-model yang lebih baik.</w:t>
      </w:r>
    </w:p>
    <w:p w14:paraId="09A17F58" w14:textId="1230E4DE" w:rsidR="003A3787" w:rsidRDefault="003A3787" w:rsidP="00E30884">
      <w:pPr>
        <w:pStyle w:val="SkripsiIsiLevel1"/>
        <w:numPr>
          <w:ilvl w:val="0"/>
          <w:numId w:val="16"/>
        </w:numPr>
        <w:ind w:left="993" w:hanging="426"/>
      </w:pPr>
      <w:r>
        <w:t>Terciptanya model self-driving car yang aman dan nyaman. Setidaknya pada tingkat simulator.</w:t>
      </w:r>
    </w:p>
    <w:p w14:paraId="77F25E53" w14:textId="55D75DBF" w:rsidR="767CCCA7" w:rsidRDefault="767CCCA7" w:rsidP="006437E5">
      <w:pPr>
        <w:pStyle w:val="SkripsiHeader"/>
      </w:pPr>
      <w:bookmarkStart w:id="10" w:name="_Toc513570156"/>
      <w:r w:rsidRPr="767CCCA7">
        <w:lastRenderedPageBreak/>
        <w:t>BAB II</w:t>
      </w:r>
      <w:r w:rsidR="006437E5">
        <w:br/>
      </w:r>
      <w:r w:rsidRPr="767CCCA7">
        <w:t>TINJAUAN PUSTAKA</w:t>
      </w:r>
      <w:bookmarkEnd w:id="10"/>
    </w:p>
    <w:p w14:paraId="5AB0D38C" w14:textId="77777777" w:rsidR="00D55D83" w:rsidRDefault="00D55D83" w:rsidP="00D55D83">
      <w:pPr>
        <w:pStyle w:val="SkripsiHiddenBab"/>
      </w:pPr>
      <w:r>
        <w:t>BAB IV HASIL DAN PEMBAHASAN</w:t>
      </w:r>
    </w:p>
    <w:p w14:paraId="0B044D75" w14:textId="11095729" w:rsidR="00BC44E3" w:rsidRDefault="00D55D83" w:rsidP="00D55D83">
      <w:pPr>
        <w:pStyle w:val="SkripsiSubLevel1"/>
        <w:numPr>
          <w:ilvl w:val="1"/>
          <w:numId w:val="10"/>
        </w:numPr>
      </w:pPr>
      <w:bookmarkStart w:id="11" w:name="_Toc513570157"/>
      <w:r>
        <w:t>Artificial Intelegence</w:t>
      </w:r>
      <w:bookmarkEnd w:id="11"/>
    </w:p>
    <w:p w14:paraId="244631E5" w14:textId="061E0511" w:rsidR="00FA1ACE" w:rsidRDefault="00FA1ACE" w:rsidP="00FA1ACE">
      <w:pPr>
        <w:pStyle w:val="SkripsiIsiLevel1"/>
      </w:pPr>
      <w:r>
        <w:t>Artificial Intelegence (AI) atau dalam bahasa indonesia disebut dengan Kecerdasan Buatan adalah suatu teknik pengembangan mesin yang dapat berpikir ataupun bertindak layaknya manusia. Cakupan Kecerdasan Buatan cukup luas, meliputi perencanaan (planning), dapat memahami bahasa, dapat mengenali objek ataupun suara, penyelesaian masalah, dan bahkan pembelajaran.</w:t>
      </w:r>
    </w:p>
    <w:p w14:paraId="2E616908" w14:textId="370929E6" w:rsidR="00FA1ACE" w:rsidRDefault="00FA1ACE" w:rsidP="00FA1ACE">
      <w:pPr>
        <w:pStyle w:val="SkripsiIsiLevel1"/>
      </w:pPr>
      <w:r>
        <w:t>Secara umum kecerdasan buatan dapat dibagi menjadi dua kategori, yaitu kecerdasan umum (General AI) yaitu kecerdasan buatan yang dapat melakukan semua hal yang telah disebutkan. Kategori berikutnya yaitu kecerdasan khusus (Spesific AI) yaitu kecerdasan yang dapat melakukan satu tugas dengan sangat baik, namun tidak dapat melakukan tugas yang lain. Contohnya ada kecerdasan yang dapat mengenali objek dengan baik, namun tidak dapat mengenali suara sama sekali.</w:t>
      </w:r>
      <w:r w:rsidR="006A1DC2">
        <w:t xml:space="preserve"> </w:t>
      </w:r>
      <w:r w:rsidR="006A1DC2">
        <w:fldChar w:fldCharType="begin" w:fldLock="1"/>
      </w:r>
      <w:r w:rsidR="006A1DC2">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07CE0838" w14:textId="77777777" w:rsidR="00FA1ACE" w:rsidRDefault="00FA1ACE" w:rsidP="00FA1ACE">
      <w:pPr>
        <w:pStyle w:val="SkripsiNormal"/>
      </w:pPr>
    </w:p>
    <w:p w14:paraId="2F030A01" w14:textId="48B523E8" w:rsidR="00D55D83" w:rsidRDefault="00FA1ACE" w:rsidP="00D55D83">
      <w:pPr>
        <w:pStyle w:val="SkripsiSubLevel1"/>
      </w:pPr>
      <w:bookmarkStart w:id="12" w:name="_Toc513570158"/>
      <w:r>
        <w:t>Machine Learning</w:t>
      </w:r>
      <w:bookmarkEnd w:id="12"/>
    </w:p>
    <w:p w14:paraId="2D242B0A" w14:textId="77777777" w:rsidR="00FA1ACE" w:rsidRDefault="00FA1ACE" w:rsidP="00FA1ACE">
      <w:pPr>
        <w:pStyle w:val="SkripsiIsiLevel1"/>
      </w:pPr>
      <w:r>
        <w:t>Machine Learning (ML) atau dalam bahasa indonesia disebut dengan pembelajaran mesin, adalah suatu pendekatan untuk dapat mewujudkan kecerdasan buatan. Pada tahun 1959, Arthur Samuel pernah mengemukakan pendapatnya tentang Machine Learning yaitu “suatu kemampuan untuk belajar tanpa harus diprogram secara eksplisit”. Dari pernyataan Arthur dapat kita ketahui bahwa pada dasarnya kita bisa mendapatkan kecerdasan buatan tanpa menggunakan pembelajaran mesin, yaitu dengan cara membuat perintah percabangan yang cukup banyak dan kompleks.</w:t>
      </w:r>
    </w:p>
    <w:p w14:paraId="5F93F267" w14:textId="77777777" w:rsidR="00FA1ACE" w:rsidRDefault="00FA1ACE" w:rsidP="00FA1ACE">
      <w:pPr>
        <w:pStyle w:val="SkripsiIsiLevel1"/>
      </w:pPr>
      <w:r>
        <w:t>Dibanding dengan cara percabangan yang cukup banyak, pembelajaran mesin hadir dengan cara melatih program agar dapat mengerti input ataupun output yang diberikan. Dalam proses ini biasanya kita memberikan sejumlah input ataupun output yang sangat banyak, lalu membiarkan program untuk menyesuaikan sendiri apa korelasi antara input dan output yang diberikan.</w:t>
      </w:r>
    </w:p>
    <w:p w14:paraId="682F671A" w14:textId="67AACC48" w:rsidR="00FA1ACE" w:rsidRDefault="00FA1ACE" w:rsidP="00FA1ACE">
      <w:pPr>
        <w:pStyle w:val="SkripsiIsiLevel1"/>
      </w:pPr>
      <w:r>
        <w:t xml:space="preserve">Salah satu contoh dari dari pembelajaran mesin yaitu untuk mengenali suatu objek dalam gambar. Misalnya kita memberikan sejumlah gambar dan melabeli beberapa gambar tersebut dengan gambar yang memiliki objek kucing dan yang tidak memiliki kucing. </w:t>
      </w:r>
      <w:r>
        <w:lastRenderedPageBreak/>
        <w:t>Pada akhirnya algoritma pembelajaran mesin ini dapat membentuk suatu model yang dapat mengenali ada atau tidaknya kucing dalam suatu gambar.</w:t>
      </w:r>
      <w:r w:rsidR="006A1DC2">
        <w:t xml:space="preserve"> </w:t>
      </w:r>
      <w:r w:rsidR="006A1DC2">
        <w:fldChar w:fldCharType="begin" w:fldLock="1"/>
      </w:r>
      <w:r w:rsidR="00DC5CCC">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6A1DC2">
        <w:fldChar w:fldCharType="separate"/>
      </w:r>
      <w:r w:rsidR="006A1DC2" w:rsidRPr="006A1DC2">
        <w:rPr>
          <w:noProof/>
        </w:rPr>
        <w:t>(McClelland, 2017)</w:t>
      </w:r>
      <w:r w:rsidR="006A1DC2">
        <w:fldChar w:fldCharType="end"/>
      </w:r>
    </w:p>
    <w:p w14:paraId="13FA8AFA" w14:textId="77777777" w:rsidR="00FA1ACE" w:rsidRDefault="00FA1ACE" w:rsidP="00FA1ACE">
      <w:pPr>
        <w:pStyle w:val="SkripsiNormal"/>
      </w:pPr>
    </w:p>
    <w:p w14:paraId="27EBC7AA" w14:textId="7A7377BB" w:rsidR="00155FD0" w:rsidRDefault="00FA1ACE" w:rsidP="00D55D83">
      <w:pPr>
        <w:pStyle w:val="SkripsiSubLevel1"/>
      </w:pPr>
      <w:bookmarkStart w:id="13" w:name="_Toc513570159"/>
      <w:r>
        <w:t>Artificial Neural Network</w:t>
      </w:r>
      <w:bookmarkEnd w:id="13"/>
    </w:p>
    <w:p w14:paraId="3AC53D8A" w14:textId="5A8C7CB9" w:rsidR="00FA1ACE" w:rsidRDefault="00FA1ACE" w:rsidP="00FA1ACE">
      <w:pPr>
        <w:pStyle w:val="SkripsiIsiLevel1"/>
      </w:pPr>
      <w:r w:rsidRPr="00FA1ACE">
        <w:t>Artificial Neural Network tersusun atas beberapa elemen, yaitu node, network, dan layer. Node disimbolkan dengan simbol lingkaran, yaitu merepresentasikan suatu informasi. Network disimbolkan dengan tanda panah, yaitu menghubungkan antar satu node dengan node yang lainnya, satu tanda panah berarti node awal akan mempengaruhi node yang ditunjuk. Dalam network ini terdapat properti yang disebut dengan “weight” atau “bobot” dan juga “bias”. Layer merepresentasikan sekumpulan node yang tergabung dalam satu kelompok. Dalam satu Artificial Neural Network dipastikan memiliki satu input layer, satu output layer dan berapapun hidden layer. Jumlah hidden layer yang sedikit sering disebut dengan Shallow Neural Network, sedangkan jumlah hidden layer yang cukup banyak disebut dengan Deep Neural Network</w:t>
      </w:r>
      <w:r w:rsidR="00186785">
        <w:t xml:space="preserve"> </w:t>
      </w:r>
      <w:r w:rsidR="00186785">
        <w:fldChar w:fldCharType="begin" w:fldLock="1"/>
      </w:r>
      <w:r w:rsidR="000F660F">
        <w:instrText>ADDIN CSL_CITATION { "citationItems" : [ { "id" : "ITEM-1", "itemData" : { "DOI" : "10.1016/S0731-7085(99)00272-1", "ISSN" : "0731-7085", "abstract" : "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u2026", "author" : [ { "dropping-particle" : "", "family" : "Agatonovic-Kustrin", "given" : "S", "non-dropping-particle" : "", "parse-names" : false, "suffix" : "" }, { "dropping-particle" : "", "family" : "Beresford", "given" : "R", "non-dropping-particle" : "", "parse-names" : false, "suffix" : "" } ], "container-title" : "Journal of Pharmaceutical and Biomedical Analysis", "id" : "ITEM-1", "issue" : "5", "issued" : { "date-parts" : [ [ "2000", "6", "1" ] ] }, "page" : "717-727", "publisher" : "Elsevier", "title" : "Basic concepts of artificial neural network (ANN) modeling and its application in pharmaceutical research", "type" : "article-journal", "volume" : "22" }, "uris" : [ "http://www.mendeley.com/documents/?uuid=ec35d399-2bc2-3578-b339-23063e4e3c6a" ] } ], "mendeley" : { "formattedCitation" : "(Agatonovic-Kustrin and Beresford, 2000)", "plainTextFormattedCitation" : "(Agatonovic-Kustrin and Beresford, 2000)", "previouslyFormattedCitation" : "(Agatonovic-Kustrin and Beresford, 2000)" }, "properties" : { "noteIndex" : 0 }, "schema" : "https://github.com/citation-style-language/schema/raw/master/csl-citation.json" }</w:instrText>
      </w:r>
      <w:r w:rsidR="00186785">
        <w:fldChar w:fldCharType="separate"/>
      </w:r>
      <w:r w:rsidR="00186785" w:rsidRPr="00186785">
        <w:rPr>
          <w:noProof/>
        </w:rPr>
        <w:t>(Agatonovic-Kustrin and Beresford, 2000)</w:t>
      </w:r>
      <w:r w:rsidR="00186785">
        <w:fldChar w:fldCharType="end"/>
      </w:r>
    </w:p>
    <w:p w14:paraId="6C396BBB" w14:textId="77777777" w:rsidR="003669A5" w:rsidRDefault="003669A5" w:rsidP="00FA1ACE">
      <w:pPr>
        <w:pStyle w:val="SkripsiIsiLevel1"/>
      </w:pPr>
    </w:p>
    <w:p w14:paraId="55657517" w14:textId="3F9FC9BF" w:rsidR="00FA1ACE" w:rsidRDefault="00FA1ACE" w:rsidP="003A3787">
      <w:pPr>
        <w:pStyle w:val="SkripsiNormal"/>
        <w:jc w:val="center"/>
      </w:pPr>
      <w:r>
        <w:rPr>
          <w:noProof/>
        </w:rPr>
        <w:drawing>
          <wp:inline distT="0" distB="0" distL="0" distR="0" wp14:anchorId="7F1CBCA0" wp14:editId="7A385EAF">
            <wp:extent cx="3600000" cy="1758364"/>
            <wp:effectExtent l="0" t="0" r="635" b="0"/>
            <wp:docPr id="1" name="Picture 1" descr="https://lh5.googleusercontent.com/3atlQn8lZerO692gpYMcGtHZ8ow7wvaO-p4juEDuuq8WLLur__4rAiRsSR9NSFcgPjUsbMNRYLHxfQgzhf3ugsGeVMLeUSdVvlHLinEdVsDppJIyLtewK5ixXBZyLEus9-aX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3atlQn8lZerO692gpYMcGtHZ8ow7wvaO-p4juEDuuq8WLLur__4rAiRsSR9NSFcgPjUsbMNRYLHxfQgzhf3ugsGeVMLeUSdVvlHLinEdVsDppJIyLtewK5ixXBZyLEus9-aXLy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1758364"/>
                    </a:xfrm>
                    <a:prstGeom prst="rect">
                      <a:avLst/>
                    </a:prstGeom>
                    <a:noFill/>
                    <a:ln>
                      <a:noFill/>
                    </a:ln>
                  </pic:spPr>
                </pic:pic>
              </a:graphicData>
            </a:graphic>
          </wp:inline>
        </w:drawing>
      </w:r>
    </w:p>
    <w:p w14:paraId="700B82DE" w14:textId="38F855E3" w:rsidR="003669A5" w:rsidRDefault="003669A5" w:rsidP="00CC75B9">
      <w:pPr>
        <w:pStyle w:val="SkripsiGambar"/>
      </w:pPr>
      <w:bookmarkStart w:id="14" w:name="_Toc513570402"/>
      <w:r>
        <w:t>Gambar 2.1 Artificial Neural Network</w:t>
      </w:r>
      <w:bookmarkEnd w:id="14"/>
    </w:p>
    <w:p w14:paraId="7E93FD8A" w14:textId="77777777" w:rsidR="00FA1ACE" w:rsidRDefault="00FA1ACE" w:rsidP="00FA1ACE">
      <w:pPr>
        <w:pStyle w:val="SkripsiNormal"/>
      </w:pPr>
    </w:p>
    <w:p w14:paraId="2010C58F" w14:textId="7E5D21E1" w:rsidR="00BC44E3" w:rsidRDefault="00FA1ACE" w:rsidP="00BC44E3">
      <w:pPr>
        <w:pStyle w:val="SkripsiSubLevel1"/>
      </w:pPr>
      <w:bookmarkStart w:id="15" w:name="_Toc513570160"/>
      <w:r>
        <w:t>Deep Learning</w:t>
      </w:r>
      <w:bookmarkEnd w:id="15"/>
    </w:p>
    <w:p w14:paraId="55E9BAB6" w14:textId="414C49FD" w:rsidR="00FA1ACE" w:rsidRDefault="00FA1ACE" w:rsidP="00FA1ACE">
      <w:pPr>
        <w:pStyle w:val="SkripsiIsiLevel1"/>
      </w:pPr>
      <w:r w:rsidRPr="00FA1ACE">
        <w:t xml:space="preserve">Deep Learning adalah salah satu teknik agar dapat mengimplementasikan pembelajaran mesin. Selain Deep Learning, terdapat beberapa teknik lain seperti Decision Tree Learning, Inductive Logic Programming, Clustering, Reinforcement Learning, </w:t>
      </w:r>
      <w:r w:rsidRPr="00FA1ACE">
        <w:lastRenderedPageBreak/>
        <w:t>Bayesian Network, dan masih banyak lagi yang lainnya.</w:t>
      </w:r>
      <w:r w:rsidR="00DC5CCC">
        <w:t xml:space="preserve"> </w:t>
      </w:r>
      <w:r w:rsidR="00DC5CCC">
        <w:fldChar w:fldCharType="begin" w:fldLock="1"/>
      </w:r>
      <w:r w:rsidR="00186785">
        <w:instrText>ADDIN CSL_CITATION { "citationItems" : [ { "id" : "ITEM-1", "itemData" : { "URL" : "https://medium.com/iotforall/the-difference-between-artificial-intelligence-machine-learning-and-deep-learning-3aa67bff5991", "abstract" : "Simple explanations of Artificial Intelligence, Machine Learning, and Deep Learning and how they\u2019re all different. Plus, how AI and IoT are inextricably connected.", "accessed" : { "date-parts" : [ [ "2018", "5", "1" ] ] }, "author" : [ { "dropping-particle" : "", "family" : "McClelland", "given" : "Calum", "non-dropping-particle" : "", "parse-names" : false, "suffix" : "" } ], "container-title" : "Medium.com", "id" : "ITEM-1", "issued" : { "date-parts" : [ [ "2017" ] ] }, "title" : "The Difference Between Artificial Intelligence, Machine Learning, and Deep Learning", "type" : "webpage" }, "uris" : [ "http://www.mendeley.com/documents/?uuid=00b25754-0545-480b-9bd0-27263a489b26" ] } ], "mendeley" : { "formattedCitation" : "(McClelland, 2017)", "plainTextFormattedCitation" : "(McClelland, 2017)", "previouslyFormattedCitation" : "(McClelland, 2017)" }, "properties" : { "noteIndex" : 0 }, "schema" : "https://github.com/citation-style-language/schema/raw/master/csl-citation.json" }</w:instrText>
      </w:r>
      <w:r w:rsidR="00DC5CCC">
        <w:fldChar w:fldCharType="separate"/>
      </w:r>
      <w:r w:rsidR="00DC5CCC" w:rsidRPr="00DC5CCC">
        <w:rPr>
          <w:noProof/>
        </w:rPr>
        <w:t>(McClelland, 2017)</w:t>
      </w:r>
      <w:r w:rsidR="00DC5CCC">
        <w:fldChar w:fldCharType="end"/>
      </w:r>
    </w:p>
    <w:p w14:paraId="06D13F31" w14:textId="6ADA77EE" w:rsidR="00FA1ACE" w:rsidRDefault="00FA1ACE" w:rsidP="00FA1ACE">
      <w:pPr>
        <w:pStyle w:val="SkripsiIsiLevel1"/>
      </w:pPr>
      <w:r w:rsidRPr="00FA1ACE">
        <w:t>Deep Learning merupakan suatu teknik pembelajaran mesin dengan menggunakan Deep Neural Network. Teknik Deep Learning ini awalnya tidak cukup populer karena dengan jumlah hidden layer yang cukup besar, maka kompleksitas program semakin besar, sehingga waktu komputasi yang dibutuhkan pun cukup besar. Namun dengan seiring perkembangan teknologi perangkat keras yang memadai, teknik Deep Learning kembali diminati. Karena dapat menyelesaikan permasalahan yang cukup kompleks.</w:t>
      </w:r>
    </w:p>
    <w:p w14:paraId="5A37D4A7" w14:textId="77777777" w:rsidR="00FA1ACE" w:rsidRDefault="00FA1ACE" w:rsidP="00FA1ACE">
      <w:pPr>
        <w:pStyle w:val="SkripsiNormal"/>
      </w:pPr>
    </w:p>
    <w:p w14:paraId="25D9CCEA" w14:textId="2AE5F9CA" w:rsidR="00BC44E3" w:rsidRDefault="00FA1ACE" w:rsidP="00BC44E3">
      <w:pPr>
        <w:pStyle w:val="SkripsiSubLevel1"/>
      </w:pPr>
      <w:bookmarkStart w:id="16" w:name="_Toc513570161"/>
      <w:r>
        <w:t>Python</w:t>
      </w:r>
      <w:bookmarkEnd w:id="16"/>
    </w:p>
    <w:p w14:paraId="53AC7C2B" w14:textId="25E05C74" w:rsidR="00FA1ACE" w:rsidRDefault="00FA1ACE" w:rsidP="00FA1ACE">
      <w:pPr>
        <w:pStyle w:val="SkripsiIsiLevel1"/>
      </w:pPr>
      <w:r w:rsidRPr="00FA1ACE">
        <w:t>Python merupakan suatu bahasa pemrograman tingkat tinggi yang bersifat open source. Python memiliki struktur data tingkat tinggi yang efisien dan pendekatan terhadap pemrograman berorientasi object (OOP) yang sederhana namun efektif. Python telah banyak digunakan di pengembangan perangkat lunak, bisnis, pendidikan, pemerintahan, sains dan teknik. Kelebihan python yang lain yaitu didukung library yang cukup banyak dan terjamin karena di maintance oleh komunitasnya masing-masing</w:t>
      </w:r>
      <w:r w:rsidR="000F660F">
        <w:t xml:space="preserve"> </w:t>
      </w:r>
      <w:r w:rsidR="000F660F">
        <w:fldChar w:fldCharType="begin" w:fldLock="1"/>
      </w:r>
      <w:r w:rsidR="000F660F">
        <w:instrText>ADDIN CSL_CITATION { "citationItems" : [ { "id" : "ITEM-1", "itemData" : { "DOI" : "10.1016/j.jinsphys.2008.04.013", "ISBN" : "9781935182207", "ISSN" : "9781935182207 193518220X", "abstract" : "The Quick Python Book, Second Edition, is a clear, concise introduction to Python 3, aimed at programmers new to Python. This updated edition includes all the changes in Python 3, itself a significant shift from earlier versions of Python. The book begins with basic but useful programs that teach the core features of syntax, control flow, and data structures. It then moves to larger applications involving code management, object-oriented programming, web development, and converting code from earlier versions of Python. True to his audience of experienced developers, the author covers common programming language features concisely, while giving more detail to those features unique to Python", "author" : [ { "dropping-particle" : "", "family" : "Ceder", "given" : "Vernon L", "non-dropping-particle" : "", "parse-names" : false, "suffix" : "" } ], "container-title" : "Python", "id" : "ITEM-1", "issued" : { "date-parts" : [ [ "2010" ] ] }, "number-of-pages" : "362", "title" : "The Quick Python Book", "type" : "book", "volume" : "54" }, "uris" : [ "http://www.mendeley.com/documents/?uuid=c96e8382-3778-4437-97d8-54dca0bdcff1" ] } ], "mendeley" : { "formattedCitation" : "(Ceder, 2010)", "plainTextFormattedCitation" : "(Ceder, 2010)", "previouslyFormattedCitation" : "(Ceder, 2010)" }, "properties" : { "noteIndex" : 0 }, "schema" : "https://github.com/citation-style-language/schema/raw/master/csl-citation.json" }</w:instrText>
      </w:r>
      <w:r w:rsidR="000F660F">
        <w:fldChar w:fldCharType="separate"/>
      </w:r>
      <w:r w:rsidR="000F660F" w:rsidRPr="000F660F">
        <w:rPr>
          <w:noProof/>
        </w:rPr>
        <w:t>(Ceder, 2010)</w:t>
      </w:r>
      <w:r w:rsidR="000F660F">
        <w:fldChar w:fldCharType="end"/>
      </w:r>
      <w:r w:rsidRPr="00FA1ACE">
        <w:t>.</w:t>
      </w:r>
    </w:p>
    <w:p w14:paraId="6C453182" w14:textId="77777777" w:rsidR="00FA1ACE" w:rsidRDefault="00FA1ACE" w:rsidP="00FA1ACE">
      <w:pPr>
        <w:pStyle w:val="SkripsiNormal"/>
      </w:pPr>
    </w:p>
    <w:p w14:paraId="272CA44D" w14:textId="792F4EC0" w:rsidR="00BC44E3" w:rsidRDefault="00FA1ACE" w:rsidP="00BC44E3">
      <w:pPr>
        <w:pStyle w:val="SkripsiSubLevel1"/>
      </w:pPr>
      <w:bookmarkStart w:id="17" w:name="_Toc513570162"/>
      <w:r>
        <w:t>Keras</w:t>
      </w:r>
      <w:bookmarkEnd w:id="17"/>
    </w:p>
    <w:p w14:paraId="26ED1177" w14:textId="2C269A41" w:rsidR="00FA1ACE" w:rsidRDefault="00FA1ACE" w:rsidP="00FA1ACE">
      <w:pPr>
        <w:pStyle w:val="SkripsiIsiLevel1"/>
      </w:pPr>
      <w:r w:rsidRPr="00FA1ACE">
        <w:t>Keras merupakan salah satu library python yang ditujukan untuk pengolahan neural network. Keras mendukung banyak algoritma termasuk di dalamnya yaitu deep neural network. Kelebihan keras yaitu dengan sintaks yang sederhana, keras dapat menjalankan library lain antara lain TensorFlow, Theano, ataupun Microsoft Cognition Toolkit</w:t>
      </w:r>
      <w:r w:rsidR="000F660F">
        <w:t xml:space="preserve"> </w:t>
      </w:r>
      <w:r w:rsidR="000F660F">
        <w:fldChar w:fldCharType="begin" w:fldLock="1"/>
      </w:r>
      <w:r w:rsidR="00B84FDF">
        <w:instrText>ADDIN CSL_CITATION { "citationItems" : [ { "id" : "ITEM-1", "itemData" : { "URL" : "https://keras.io/%0Apapers3://publication/uuid/07295FF5-0ED2-40F6-ACD1-95ADC043E29C", "abstract" : "Keras is a high-level neural networks API, written in Python and capable of running on top of TensorFlow, CNTK, or Theano. It was developed with a focus on enabling fast experimentation.", "accessed" : { "date-parts" : [ [ "2018", "4", "30" ] ] }, "container-title" : "Keras.Io", "id" : "ITEM-1", "issued" : { "date-parts" : [ [ "2015" ] ] }, "title" : "Keras: The Python Deep Learning library", "type" : "webpage" }, "uris" : [ "http://www.mendeley.com/documents/?uuid=0036abfb-a50e-4c07-88ca-0561cf0a4fe9" ] } ], "mendeley" : { "formattedCitation" : "(&lt;i&gt;Keras: The Python Deep Learning library&lt;/i&gt;, 2015)", "plainTextFormattedCitation" : "(Keras: The Python Deep Learning library, 2015)", "previouslyFormattedCitation" : "(&lt;i&gt;Keras: The Python Deep Learning library&lt;/i&gt;, 2015)" }, "properties" : { "noteIndex" : 0 }, "schema" : "https://github.com/citation-style-language/schema/raw/master/csl-citation.json" }</w:instrText>
      </w:r>
      <w:r w:rsidR="000F660F">
        <w:fldChar w:fldCharType="separate"/>
      </w:r>
      <w:r w:rsidR="000F660F" w:rsidRPr="000F660F">
        <w:rPr>
          <w:noProof/>
        </w:rPr>
        <w:t>(</w:t>
      </w:r>
      <w:r w:rsidR="000F660F" w:rsidRPr="000F660F">
        <w:rPr>
          <w:i/>
          <w:noProof/>
        </w:rPr>
        <w:t>Keras: The Python Deep Learning library</w:t>
      </w:r>
      <w:r w:rsidR="000F660F" w:rsidRPr="000F660F">
        <w:rPr>
          <w:noProof/>
        </w:rPr>
        <w:t>, 2015)</w:t>
      </w:r>
      <w:r w:rsidR="000F660F">
        <w:fldChar w:fldCharType="end"/>
      </w:r>
      <w:r w:rsidR="000F660F">
        <w:t>.</w:t>
      </w:r>
    </w:p>
    <w:p w14:paraId="442F9AA1" w14:textId="77777777" w:rsidR="00FA1ACE" w:rsidRDefault="00FA1ACE" w:rsidP="00FA1ACE">
      <w:pPr>
        <w:pStyle w:val="SkripsiNormal"/>
      </w:pPr>
    </w:p>
    <w:p w14:paraId="778014D1" w14:textId="04DC5A6E" w:rsidR="00FA1ACE" w:rsidRDefault="00FA1ACE" w:rsidP="00BC44E3">
      <w:pPr>
        <w:pStyle w:val="SkripsiSubLevel1"/>
      </w:pPr>
      <w:bookmarkStart w:id="18" w:name="_Toc513570163"/>
      <w:r>
        <w:t>TensorFlow</w:t>
      </w:r>
      <w:bookmarkEnd w:id="18"/>
    </w:p>
    <w:p w14:paraId="46BA5193" w14:textId="77777777" w:rsidR="00FA1ACE" w:rsidRDefault="00FA1ACE" w:rsidP="00FA1ACE">
      <w:pPr>
        <w:pStyle w:val="SkripsiIsiLevel1"/>
      </w:pPr>
      <w:r>
        <w:t>Tensor Flow sendiri adalah machine learning engine yang dipakai Google di banyak aplikasi mereka, mulai dari pengenalan suara, SmartReply yang membantu pengguna dengan mengidentifikasi email penting sekaligus memberikan usulan balasannya, pengenalan gambar yang memungkinkan kita melakukan pencarian berdasarkan foto, mengenali dan menerjemahkan tulisan dari sebuah foto, dan lain-lain.</w:t>
      </w:r>
    </w:p>
    <w:p w14:paraId="74D8422D" w14:textId="77777777" w:rsidR="00FA1ACE" w:rsidRDefault="00FA1ACE" w:rsidP="00FA1ACE">
      <w:pPr>
        <w:pStyle w:val="SkripsiIsiLevel1"/>
      </w:pPr>
      <w:r>
        <w:t xml:space="preserve">Menurut Google, engine ini dapat digunakan baik dalam riset maupun komersial, mulai dari mesin besar sampai telepon genggam. </w:t>
      </w:r>
      <w:r>
        <w:lastRenderedPageBreak/>
        <w:t>TensorFlow menggunakan metode deep learning dalam prosesnya, namun dapat juga menggunakan reinforcement learning and logistic regression.</w:t>
      </w:r>
    </w:p>
    <w:p w14:paraId="1485E962" w14:textId="68005F83" w:rsidR="00FA1ACE" w:rsidRDefault="00FA1ACE" w:rsidP="00FA1ACE">
      <w:pPr>
        <w:pStyle w:val="SkripsiIsiLevel1"/>
      </w:pPr>
      <w:r>
        <w:t>Tensorflow mendukung metode learning dengan menggunakan CPU ataupun GPU. Dengan melakukan learning menggunakan GPU, maka waktu yang dibutuhkan untuk melakukan proses training akan lebih cepat. Untuk saat ini GPU yang didukung hanya GPU dari NVIDIA saja</w:t>
      </w:r>
      <w:r w:rsidR="00B84FDF">
        <w:t xml:space="preserve"> </w:t>
      </w:r>
      <w:r w:rsidR="00B84FDF">
        <w:fldChar w:fldCharType="begin" w:fldLock="1"/>
      </w:r>
      <w:r w:rsidR="00910BE4">
        <w:instrText>ADDIN CSL_CITATION { "citationItems" : [ { "id" : "ITEM-1", "itemData" : { "URL" : "https://www.tensorflow.org/", "accessed" : { "date-parts" : [ [ "2018", "4", "30" ] ] }, "author" : [ { "dropping-particle" : "", "family" : "TensorFlow", "given" : "", "non-dropping-particle" : "", "parse-names" : false, "suffix" : "" } ], "id" : "ITEM-1", "issued" : { "date-parts" : [ [ "2018" ] ] }, "title" : "An open-source machine learning framework for everyone", "type" : "webpage" }, "uris" : [ "http://www.mendeley.com/documents/?uuid=6e619514-f614-438b-b9fb-fdeac0a39500" ] } ], "mendeley" : { "formattedCitation" : "(TensorFlow, 2018)", "plainTextFormattedCitation" : "(TensorFlow, 2018)", "previouslyFormattedCitation" : "(TensorFlow, 2018)" }, "properties" : { "noteIndex" : 0 }, "schema" : "https://github.com/citation-style-language/schema/raw/master/csl-citation.json" }</w:instrText>
      </w:r>
      <w:r w:rsidR="00B84FDF">
        <w:fldChar w:fldCharType="separate"/>
      </w:r>
      <w:r w:rsidR="00B84FDF" w:rsidRPr="00B84FDF">
        <w:rPr>
          <w:noProof/>
        </w:rPr>
        <w:t>(TensorFlow, 2018)</w:t>
      </w:r>
      <w:r w:rsidR="00B84FDF">
        <w:fldChar w:fldCharType="end"/>
      </w:r>
      <w:r>
        <w:t>.</w:t>
      </w:r>
    </w:p>
    <w:p w14:paraId="6DA5A209" w14:textId="77777777" w:rsidR="00FA1ACE" w:rsidRDefault="00FA1ACE" w:rsidP="00FA1ACE">
      <w:pPr>
        <w:pStyle w:val="SkripsiNormal"/>
      </w:pPr>
    </w:p>
    <w:p w14:paraId="544A7159" w14:textId="593CBA8D" w:rsidR="00FA1ACE" w:rsidRDefault="00CD2B14" w:rsidP="00BC44E3">
      <w:pPr>
        <w:pStyle w:val="SkripsiSubLevel1"/>
      </w:pPr>
      <w:bookmarkStart w:id="19" w:name="_Toc513570164"/>
      <w:r>
        <w:t>CPU</w:t>
      </w:r>
      <w:bookmarkEnd w:id="19"/>
    </w:p>
    <w:p w14:paraId="09CD9BC0" w14:textId="241B6A21" w:rsidR="00CD2B14" w:rsidRDefault="00957E09" w:rsidP="00957E09">
      <w:pPr>
        <w:pStyle w:val="SkripsiIsiLevel1"/>
      </w:pPr>
      <w:r>
        <w:t xml:space="preserve">CPU (singkatan dari Central Processing </w:t>
      </w:r>
      <w:r w:rsidR="000A14F6">
        <w:t xml:space="preserve">Unit) adalah </w:t>
      </w:r>
      <w:r w:rsidR="00C8061B">
        <w:t>sebuah perangkat keras yang fungsi utamanya adalah untuk melakukan pemrosesan data. Sebuah CPU biasanya diukur dari berapa kalkulasi yang dapat dilakukan dalam satu detik, ukuran ini biasa ditampilkan dalam besaran Hz.</w:t>
      </w:r>
      <w:r w:rsidR="00093C1E">
        <w:t xml:space="preserve"> Sebuah CPU dengan 3.7 GHz menyatakan</w:t>
      </w:r>
      <w:r w:rsidR="007D4480">
        <w:t xml:space="preserve"> prosesor tersebut dapat melakukan kalkulasi 3,7 milyar kalkulasi per detik. CPU memproses secara sequensial, yang berarti memproses data satu-persatu secara bergantian.</w:t>
      </w:r>
    </w:p>
    <w:p w14:paraId="4AC3340D" w14:textId="77777777" w:rsidR="007D4480" w:rsidRDefault="007D4480" w:rsidP="00957E09">
      <w:pPr>
        <w:pStyle w:val="SkripsiIsiLevel1"/>
      </w:pPr>
    </w:p>
    <w:p w14:paraId="23101F2A" w14:textId="319437D8" w:rsidR="007D4480" w:rsidRDefault="007D4480" w:rsidP="007D4480">
      <w:pPr>
        <w:pStyle w:val="SkripsiNormal"/>
        <w:jc w:val="center"/>
      </w:pPr>
      <w:r>
        <w:rPr>
          <w:noProof/>
        </w:rPr>
        <w:drawing>
          <wp:inline distT="0" distB="0" distL="0" distR="0" wp14:anchorId="735463A0" wp14:editId="67F6BECA">
            <wp:extent cx="2880000" cy="1917922"/>
            <wp:effectExtent l="0" t="0" r="0" b="6350"/>
            <wp:docPr id="17" name="Picture 17" descr="https://images.anandtech.com/doci/6985/DT_Haswell_i7_FB_678x4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images.anandtech.com/doci/6985/DT_Haswell_i7_FB_678x45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1917922"/>
                    </a:xfrm>
                    <a:prstGeom prst="rect">
                      <a:avLst/>
                    </a:prstGeom>
                    <a:noFill/>
                    <a:ln>
                      <a:noFill/>
                    </a:ln>
                  </pic:spPr>
                </pic:pic>
              </a:graphicData>
            </a:graphic>
          </wp:inline>
        </w:drawing>
      </w:r>
    </w:p>
    <w:p w14:paraId="1E2F1D6E" w14:textId="1F1414FC" w:rsidR="007D4480" w:rsidRDefault="007D4480" w:rsidP="007D4480">
      <w:pPr>
        <w:pStyle w:val="SkripsiGambar"/>
      </w:pPr>
      <w:bookmarkStart w:id="20" w:name="_Toc513570403"/>
      <w:r>
        <w:t>Gambar 2.2 Chip CPU</w:t>
      </w:r>
      <w:bookmarkEnd w:id="20"/>
    </w:p>
    <w:p w14:paraId="4552D35D" w14:textId="3DB0BC2D" w:rsidR="007D4480" w:rsidRDefault="007D4480">
      <w:pPr>
        <w:rPr>
          <w:rFonts w:ascii="Times New Roman" w:eastAsia="Times New Roman" w:hAnsi="Times New Roman" w:cs="Times New Roman"/>
          <w:bCs/>
          <w:szCs w:val="24"/>
        </w:rPr>
      </w:pPr>
      <w:r>
        <w:br w:type="page"/>
      </w:r>
    </w:p>
    <w:p w14:paraId="60E72595" w14:textId="3FBD38E7" w:rsidR="00CD2B14" w:rsidRDefault="00CD2B14" w:rsidP="00BC44E3">
      <w:pPr>
        <w:pStyle w:val="SkripsiSubLevel1"/>
      </w:pPr>
      <w:bookmarkStart w:id="21" w:name="_Toc513570165"/>
      <w:r>
        <w:lastRenderedPageBreak/>
        <w:t>GPU</w:t>
      </w:r>
      <w:bookmarkEnd w:id="21"/>
    </w:p>
    <w:p w14:paraId="4A323448" w14:textId="7442513E" w:rsidR="00FA1ACE" w:rsidRDefault="00FA1ACE" w:rsidP="00FA1ACE">
      <w:pPr>
        <w:pStyle w:val="SkripsiIsiLevel1"/>
      </w:pPr>
      <w:r>
        <w:t xml:space="preserve">GPU </w:t>
      </w:r>
      <w:r w:rsidR="003A3787">
        <w:t xml:space="preserve">(singkatan dari Graphics Processing Unit) </w:t>
      </w:r>
      <w:r>
        <w:t xml:space="preserve">adalah </w:t>
      </w:r>
      <w:r w:rsidR="003A3787" w:rsidRPr="003A3787">
        <w:t>sebuah prossesor khusus untuk untuk bagian grafis 3D dari microprocessor. Alat ini digunakan di sistem benam, telepon genggam, komputer pribadi, workstation, dan konsol game. GPU Modern sangat efisien dalam memanipulasi komputer grafis dan struktur paralel, membuatnya lebih efektif dari fungsi umum CPU yang digunakan untuk bebagai perhitungan alogaritma. Pada komputer pribadi (PC), GPU biasanya terdapat di video card atau di motherboard. Lebih dari komputer desktop dan notebook mempunyai GPU yang terintegrasi, yang biasanya jauh daripada yang ada di video card.</w:t>
      </w:r>
    </w:p>
    <w:p w14:paraId="2F33A24C" w14:textId="77777777" w:rsidR="009D62A7" w:rsidRDefault="009D62A7" w:rsidP="009D62A7">
      <w:pPr>
        <w:pStyle w:val="SkripsiNormal"/>
      </w:pPr>
    </w:p>
    <w:p w14:paraId="281230FB" w14:textId="71E6D4CC" w:rsidR="003A3787" w:rsidRDefault="003A3787" w:rsidP="003A3787">
      <w:pPr>
        <w:pStyle w:val="SkripsiNormal"/>
        <w:jc w:val="center"/>
      </w:pPr>
      <w:r>
        <w:rPr>
          <w:noProof/>
        </w:rPr>
        <w:drawing>
          <wp:inline distT="0" distB="0" distL="0" distR="0" wp14:anchorId="23481AA5" wp14:editId="7C9FCDD8">
            <wp:extent cx="1800000" cy="1726364"/>
            <wp:effectExtent l="0" t="0" r="0" b="7620"/>
            <wp:docPr id="3" name="Picture 3" descr="https://upload.wikimedia.org/wikipedia/commons/thumb/4/44/6600GT_GPU.jpg/220px-6600GT_G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4/6600GT_GPU.jpg/220px-6600GT_GPU.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726364"/>
                    </a:xfrm>
                    <a:prstGeom prst="rect">
                      <a:avLst/>
                    </a:prstGeom>
                    <a:noFill/>
                    <a:ln>
                      <a:noFill/>
                    </a:ln>
                  </pic:spPr>
                </pic:pic>
              </a:graphicData>
            </a:graphic>
          </wp:inline>
        </w:drawing>
      </w:r>
    </w:p>
    <w:p w14:paraId="3F7E9DA8" w14:textId="70C4A610" w:rsidR="003669A5" w:rsidRDefault="003669A5" w:rsidP="007D4480">
      <w:pPr>
        <w:pStyle w:val="SkripsiGambar"/>
      </w:pPr>
      <w:bookmarkStart w:id="22" w:name="_Toc513570404"/>
      <w:r>
        <w:t>Gambar 2.</w:t>
      </w:r>
      <w:r w:rsidR="007D4480">
        <w:t>3</w:t>
      </w:r>
      <w:r>
        <w:t xml:space="preserve"> </w:t>
      </w:r>
      <w:r w:rsidR="00F35741">
        <w:t>Chip GPU</w:t>
      </w:r>
      <w:bookmarkEnd w:id="22"/>
    </w:p>
    <w:p w14:paraId="7B318799" w14:textId="362BF09E" w:rsidR="001C4EDC" w:rsidRDefault="001C4EDC" w:rsidP="001C4EDC">
      <w:pPr>
        <w:pStyle w:val="SkripsiNormal"/>
      </w:pPr>
    </w:p>
    <w:p w14:paraId="4EBAB6F0" w14:textId="3F8E5A11" w:rsidR="001C4EDC" w:rsidRPr="00CD2B14" w:rsidRDefault="001C4EDC" w:rsidP="001C4EDC">
      <w:pPr>
        <w:pStyle w:val="SkripsiSubLevel1"/>
      </w:pPr>
      <w:bookmarkStart w:id="23" w:name="_Toc513570166"/>
      <w:r w:rsidRPr="00CD2B14">
        <w:t>Mean Squared Error</w:t>
      </w:r>
      <w:bookmarkEnd w:id="23"/>
    </w:p>
    <w:p w14:paraId="53222307" w14:textId="3C7070A2" w:rsidR="001C4EDC" w:rsidRDefault="0086074A" w:rsidP="001C4EDC">
      <w:pPr>
        <w:pStyle w:val="SkripsiIsiLevel1"/>
      </w:pPr>
      <w:r>
        <w:t>Mean Square Error (MSE) adalah rata-rata dari nilai error yang dikuadartkan. Persamaan ditunjukkan pada persamaan berikut</w:t>
      </w:r>
    </w:p>
    <w:p w14:paraId="6C7E1055" w14:textId="77777777" w:rsidR="0086074A" w:rsidRDefault="0086074A" w:rsidP="007D4480">
      <w:pPr>
        <w:pStyle w:val="SkripsiNormal"/>
      </w:pPr>
    </w:p>
    <w:p w14:paraId="47E6C937" w14:textId="176DDB2D" w:rsidR="007D4480" w:rsidRDefault="007D4480" w:rsidP="0086074A">
      <w:pPr>
        <w:pStyle w:val="SkripsiNormal"/>
        <w:jc w:val="center"/>
      </w:pPr>
      <w:r>
        <w:rPr>
          <w:noProof/>
        </w:rPr>
        <w:drawing>
          <wp:inline distT="0" distB="0" distL="0" distR="0" wp14:anchorId="70B2C07B" wp14:editId="770D1911">
            <wp:extent cx="1800000" cy="743845"/>
            <wp:effectExtent l="0" t="0" r="0" b="0"/>
            <wp:docPr id="18" name="Picture 18" descr="https://www.safaribooksonline.com/library/view/machine-learning-with/9781785889936/assets/image_07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afaribooksonline.com/library/view/machine-learning-with/9781785889936/assets/image_07_00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743845"/>
                    </a:xfrm>
                    <a:prstGeom prst="rect">
                      <a:avLst/>
                    </a:prstGeom>
                    <a:noFill/>
                    <a:ln>
                      <a:noFill/>
                    </a:ln>
                  </pic:spPr>
                </pic:pic>
              </a:graphicData>
            </a:graphic>
          </wp:inline>
        </w:drawing>
      </w:r>
    </w:p>
    <w:p w14:paraId="405AD60D" w14:textId="670E1438" w:rsidR="003A3787" w:rsidRDefault="0086074A" w:rsidP="0086074A">
      <w:pPr>
        <w:pStyle w:val="SkripsiGambar"/>
      </w:pPr>
      <w:bookmarkStart w:id="24" w:name="_Toc513570405"/>
      <w:r>
        <w:t>Gambar 2.4 Persamaan MSE</w:t>
      </w:r>
      <w:bookmarkEnd w:id="24"/>
    </w:p>
    <w:p w14:paraId="5D0AE762" w14:textId="77777777" w:rsidR="00BC44E3" w:rsidRDefault="00BC44E3" w:rsidP="006437E5">
      <w:pPr>
        <w:pStyle w:val="SkripsiNormal"/>
      </w:pPr>
    </w:p>
    <w:p w14:paraId="24C7F8F8" w14:textId="042A1241" w:rsidR="00BC44E3" w:rsidRDefault="00BC44E3" w:rsidP="006437E5">
      <w:pPr>
        <w:pStyle w:val="SkripsiNormal"/>
        <w:sectPr w:rsidR="00BC44E3">
          <w:footerReference w:type="default" r:id="rId14"/>
          <w:pgSz w:w="8391" w:h="11907"/>
          <w:pgMar w:top="850" w:right="850" w:bottom="850" w:left="1417" w:header="720" w:footer="720" w:gutter="0"/>
          <w:cols w:space="720"/>
          <w:docGrid w:linePitch="360"/>
        </w:sectPr>
      </w:pPr>
    </w:p>
    <w:p w14:paraId="206C22B1" w14:textId="504F3D91" w:rsidR="767CCCA7" w:rsidRDefault="767CCCA7" w:rsidP="006437E5">
      <w:pPr>
        <w:pStyle w:val="SkripsiHeader"/>
      </w:pPr>
      <w:bookmarkStart w:id="25" w:name="_Toc513570167"/>
      <w:r w:rsidRPr="767CCCA7">
        <w:lastRenderedPageBreak/>
        <w:t>BAB III</w:t>
      </w:r>
      <w:r w:rsidR="006437E5">
        <w:br/>
      </w:r>
      <w:r w:rsidRPr="767CCCA7">
        <w:t>METODE PENELITIAN</w:t>
      </w:r>
      <w:bookmarkEnd w:id="25"/>
    </w:p>
    <w:p w14:paraId="2D4DC702" w14:textId="77777777" w:rsidR="00D55D83" w:rsidRPr="00550FF5" w:rsidRDefault="00D55D83" w:rsidP="00D55D83">
      <w:pPr>
        <w:pStyle w:val="SkripsiHiddenBab"/>
      </w:pPr>
      <w:r w:rsidRPr="00550FF5">
        <w:t>BAB IV HASIL DAN PEMBAHASAN</w:t>
      </w:r>
    </w:p>
    <w:p w14:paraId="2DFC2EB7" w14:textId="17338ED9" w:rsidR="00BC44E3" w:rsidRDefault="005D5E03" w:rsidP="00D55D83">
      <w:pPr>
        <w:pStyle w:val="SkripsiSubLevel1"/>
        <w:numPr>
          <w:ilvl w:val="1"/>
          <w:numId w:val="11"/>
        </w:numPr>
      </w:pPr>
      <w:bookmarkStart w:id="26" w:name="_Toc513570168"/>
      <w:r>
        <w:t>Lokasi dan Waktu</w:t>
      </w:r>
      <w:bookmarkEnd w:id="26"/>
    </w:p>
    <w:p w14:paraId="2FFBEBAE" w14:textId="45573E99" w:rsidR="00793185" w:rsidRDefault="00793185" w:rsidP="00793185">
      <w:pPr>
        <w:pStyle w:val="SkripsiIsiLevel1"/>
      </w:pPr>
      <w:r>
        <w:t>Penelitian ini dilakukan pada bulan Februari sampai bulan April 2018 bertempat di rumah penulis dan Student Activity Center Jurusan Fisika Fakultas Matematika dan Ilmu Pengetahuan Alam Universitas Brawijaya Malang.</w:t>
      </w:r>
    </w:p>
    <w:p w14:paraId="3F095510" w14:textId="77777777" w:rsidR="00793185" w:rsidRDefault="00793185" w:rsidP="00793185">
      <w:pPr>
        <w:pStyle w:val="SkripsiNormal"/>
      </w:pPr>
    </w:p>
    <w:p w14:paraId="2FCA0391" w14:textId="64112CB7" w:rsidR="00BC44E3" w:rsidRDefault="00793185" w:rsidP="00BC44E3">
      <w:pPr>
        <w:pStyle w:val="SkripsiSubLevel1"/>
        <w:numPr>
          <w:ilvl w:val="1"/>
          <w:numId w:val="3"/>
        </w:numPr>
      </w:pPr>
      <w:bookmarkStart w:id="27" w:name="_Toc513570169"/>
      <w:r>
        <w:t>Alat dan Bahan</w:t>
      </w:r>
      <w:bookmarkEnd w:id="27"/>
    </w:p>
    <w:p w14:paraId="01ED4386" w14:textId="78C7EDC2" w:rsidR="00793185" w:rsidRDefault="00793185" w:rsidP="00793185">
      <w:pPr>
        <w:pStyle w:val="SkripsiIsiLevel1"/>
      </w:pPr>
      <w:r>
        <w:t>Alat yang digunakan dalam penelitian kali ini adalah seperangkat komputer dengan spesifikasi Processor Intel i3 6100 3.7 GHz, Motherboard Colorful Battle Axe C.B150M-D V23, Memory Corsair Value Select 1x8 GB, VGA Zotac GTX 1050 2 GB, Hard Drive 1 TB, Power Supply 450 Watt, serta Monitor AOC 19</w:t>
      </w:r>
      <w:r w:rsidR="00253272">
        <w:t xml:space="preserve"> inch</w:t>
      </w:r>
      <w:r>
        <w:t xml:space="preserve"> dengan Resolusi 1366x768 pixel.</w:t>
      </w:r>
    </w:p>
    <w:p w14:paraId="7B58EDF6" w14:textId="77777777" w:rsidR="00793185" w:rsidRDefault="00793185" w:rsidP="00793185">
      <w:pPr>
        <w:pStyle w:val="SkripsiNormal"/>
      </w:pPr>
    </w:p>
    <w:p w14:paraId="5EDE79F0" w14:textId="1F74D74E" w:rsidR="00BC44E3" w:rsidRDefault="00793185" w:rsidP="00BC44E3">
      <w:pPr>
        <w:pStyle w:val="SkripsiSubLevel1"/>
        <w:numPr>
          <w:ilvl w:val="1"/>
          <w:numId w:val="3"/>
        </w:numPr>
      </w:pPr>
      <w:bookmarkStart w:id="28" w:name="_Toc513570170"/>
      <w:r>
        <w:t>Tahapan Penelitian</w:t>
      </w:r>
      <w:bookmarkEnd w:id="28"/>
    </w:p>
    <w:p w14:paraId="6074846E" w14:textId="1FECE6DF" w:rsidR="0060467C" w:rsidRDefault="0060467C" w:rsidP="0060467C">
      <w:pPr>
        <w:pStyle w:val="SkripsiIsiLevel1"/>
      </w:pPr>
      <w:r>
        <w:t>Penelitian ini dilakukan dengan beberapa tahap sebagai berikut:</w:t>
      </w:r>
    </w:p>
    <w:p w14:paraId="5E61B614" w14:textId="6B5A1E6A" w:rsidR="0060467C" w:rsidRDefault="0060467C" w:rsidP="0060467C">
      <w:pPr>
        <w:pStyle w:val="SkripsiIsiLevel1"/>
        <w:numPr>
          <w:ilvl w:val="0"/>
          <w:numId w:val="12"/>
        </w:numPr>
        <w:ind w:left="993" w:hanging="426"/>
      </w:pPr>
      <w:r>
        <w:t>Install Software</w:t>
      </w:r>
    </w:p>
    <w:p w14:paraId="664C2184" w14:textId="09AA1336" w:rsidR="0060467C" w:rsidRDefault="0060467C" w:rsidP="0060467C">
      <w:pPr>
        <w:pStyle w:val="SkripsiIsiLevel1"/>
        <w:numPr>
          <w:ilvl w:val="0"/>
          <w:numId w:val="12"/>
        </w:numPr>
        <w:ind w:left="993" w:hanging="426"/>
      </w:pPr>
      <w:r>
        <w:t>Generate Data</w:t>
      </w:r>
    </w:p>
    <w:p w14:paraId="5CAFB83C" w14:textId="5FE28F31" w:rsidR="0060467C" w:rsidRDefault="0060467C" w:rsidP="0060467C">
      <w:pPr>
        <w:pStyle w:val="SkripsiIsiLevel1"/>
        <w:numPr>
          <w:ilvl w:val="0"/>
          <w:numId w:val="12"/>
        </w:numPr>
        <w:ind w:left="993" w:hanging="426"/>
      </w:pPr>
      <w:r>
        <w:t>Training</w:t>
      </w:r>
    </w:p>
    <w:p w14:paraId="119C217F" w14:textId="0CF31A51" w:rsidR="0060467C" w:rsidRDefault="0060467C" w:rsidP="0060467C">
      <w:pPr>
        <w:pStyle w:val="SkripsiIsiLevel1"/>
        <w:numPr>
          <w:ilvl w:val="0"/>
          <w:numId w:val="12"/>
        </w:numPr>
        <w:ind w:left="993" w:hanging="426"/>
      </w:pPr>
      <w:r>
        <w:t>Testing</w:t>
      </w:r>
    </w:p>
    <w:p w14:paraId="65453F29" w14:textId="22F0514A" w:rsidR="00EC49EB" w:rsidRDefault="00EC49EB" w:rsidP="0060467C">
      <w:pPr>
        <w:pStyle w:val="SkripsiIsiLevel1"/>
        <w:numPr>
          <w:ilvl w:val="0"/>
          <w:numId w:val="12"/>
        </w:numPr>
        <w:ind w:left="993" w:hanging="426"/>
      </w:pPr>
      <w:r>
        <w:t>Interpretasi Hasil dan Pembahasan</w:t>
      </w:r>
    </w:p>
    <w:p w14:paraId="2ED1D900" w14:textId="1C9D68A4" w:rsidR="0060467C" w:rsidRDefault="0060467C" w:rsidP="00EC49EB">
      <w:pPr>
        <w:pStyle w:val="SkripsiNormal"/>
      </w:pPr>
    </w:p>
    <w:p w14:paraId="5DC410A0" w14:textId="59D295D1" w:rsidR="00EC49EB" w:rsidRDefault="00EC49EB" w:rsidP="00EC49EB">
      <w:pPr>
        <w:pStyle w:val="SkripsiNormal"/>
        <w:jc w:val="center"/>
      </w:pPr>
      <w:r>
        <w:rPr>
          <w:noProof/>
        </w:rPr>
        <w:lastRenderedPageBreak/>
        <w:drawing>
          <wp:inline distT="0" distB="0" distL="0" distR="0" wp14:anchorId="332DA3DC" wp14:editId="02E7160A">
            <wp:extent cx="1255395" cy="40259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55395" cy="4025900"/>
                    </a:xfrm>
                    <a:prstGeom prst="rect">
                      <a:avLst/>
                    </a:prstGeom>
                    <a:noFill/>
                    <a:ln>
                      <a:noFill/>
                    </a:ln>
                  </pic:spPr>
                </pic:pic>
              </a:graphicData>
            </a:graphic>
          </wp:inline>
        </w:drawing>
      </w:r>
    </w:p>
    <w:p w14:paraId="7ECA5202" w14:textId="4261CE71" w:rsidR="00EC49EB" w:rsidRDefault="00EC49EB" w:rsidP="00EC49EB">
      <w:pPr>
        <w:pStyle w:val="SkripsiGambar"/>
      </w:pPr>
      <w:bookmarkStart w:id="29" w:name="_Toc513570406"/>
      <w:r>
        <w:t>Gambar 3.1 Alur Penelitian</w:t>
      </w:r>
      <w:bookmarkEnd w:id="29"/>
    </w:p>
    <w:p w14:paraId="4500CD0A" w14:textId="77777777" w:rsidR="00EC49EB" w:rsidRDefault="00EC49EB" w:rsidP="00EC49EB">
      <w:pPr>
        <w:pStyle w:val="SkripsiNormal"/>
      </w:pPr>
    </w:p>
    <w:p w14:paraId="305337E5" w14:textId="1872E2B4" w:rsidR="00793185" w:rsidRDefault="0060467C" w:rsidP="00793185">
      <w:pPr>
        <w:pStyle w:val="SkripsiSubLevel2"/>
      </w:pPr>
      <w:bookmarkStart w:id="30" w:name="_Toc513570171"/>
      <w:r>
        <w:t>Install Software</w:t>
      </w:r>
      <w:bookmarkEnd w:id="30"/>
    </w:p>
    <w:p w14:paraId="36E654B4" w14:textId="4B741878" w:rsidR="0060467C" w:rsidRDefault="0060467C" w:rsidP="0060467C">
      <w:pPr>
        <w:pStyle w:val="SkripsiIsiLevel2"/>
      </w:pPr>
      <w:r>
        <w:t>Pada Tahap ini, akan dilakukan instalasi software-software pendukung yang akan digunakan untuk membuat script training ataupun testing. Software akan ditulis dalam bahasa python, sehingga kita perlu menginstall python interpreter, versi python yang akan digukanan adalah python versi 3.5.2.</w:t>
      </w:r>
    </w:p>
    <w:p w14:paraId="2CADED77" w14:textId="77E30F84" w:rsidR="00322BE1" w:rsidRDefault="009E796E" w:rsidP="00322BE1">
      <w:pPr>
        <w:pStyle w:val="SkripsiIsiLevel2"/>
      </w:pPr>
      <w:r>
        <w:t>Untuk memudahkan proses instalasi software pendukung / library python, digunakan aplikasi conda</w:t>
      </w:r>
      <w:r w:rsidR="00322BE1">
        <w:t xml:space="preserve">. Pustaka yang diperlukan antara lain, numpy, matplotlib, jupyter, opencv3, pillow, scikit-learn, scikit-image, scipy, h5py, eventlet, flask-socketio, seaboarn, pandas, imageio, moviepy, tensoflow, dan keras. Library yang telah </w:t>
      </w:r>
      <w:r w:rsidR="00322BE1">
        <w:lastRenderedPageBreak/>
        <w:t>disebutkan disimpan kedalam satu file yang disebut environment-gpu.yml</w:t>
      </w:r>
      <w:r w:rsidR="00D91B79">
        <w:t>, seperti gambar dibawah ini:</w:t>
      </w:r>
    </w:p>
    <w:p w14:paraId="03CB45F2" w14:textId="28470039" w:rsidR="00EC49EB" w:rsidRDefault="00EC49EB" w:rsidP="00EC49EB">
      <w:pPr>
        <w:pStyle w:val="SkripsiNormal"/>
      </w:pPr>
    </w:p>
    <w:p w14:paraId="46E06419" w14:textId="5A10CF9B" w:rsidR="00EC49EB" w:rsidRDefault="00D91B79" w:rsidP="00EC49EB">
      <w:pPr>
        <w:pStyle w:val="SkripsiNormal"/>
        <w:jc w:val="center"/>
      </w:pPr>
      <w:r>
        <w:rPr>
          <w:noProof/>
        </w:rPr>
        <w:drawing>
          <wp:inline distT="0" distB="0" distL="0" distR="0" wp14:anchorId="58280038" wp14:editId="119D4946">
            <wp:extent cx="3476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6625" cy="3695700"/>
                    </a:xfrm>
                    <a:prstGeom prst="rect">
                      <a:avLst/>
                    </a:prstGeom>
                  </pic:spPr>
                </pic:pic>
              </a:graphicData>
            </a:graphic>
          </wp:inline>
        </w:drawing>
      </w:r>
    </w:p>
    <w:p w14:paraId="15571C31" w14:textId="32356509" w:rsidR="00EC49EB" w:rsidRDefault="00D91B79" w:rsidP="00EC49EB">
      <w:pPr>
        <w:pStyle w:val="SkripsiNormal"/>
        <w:jc w:val="center"/>
      </w:pPr>
      <w:r>
        <w:t>Gambar 3.</w:t>
      </w:r>
      <w:r w:rsidR="003B455D">
        <w:t>2</w:t>
      </w:r>
      <w:r>
        <w:t>. Daftar software yang diinstall, disimpan dalam file environment-gpu.yml</w:t>
      </w:r>
    </w:p>
    <w:p w14:paraId="13B0806C" w14:textId="0154F7E8" w:rsidR="00322BE1" w:rsidRDefault="00322BE1" w:rsidP="00EC49EB">
      <w:pPr>
        <w:pStyle w:val="SkripsiNormal"/>
      </w:pPr>
    </w:p>
    <w:p w14:paraId="33B737EE" w14:textId="367CDAA2" w:rsidR="00CB2D83" w:rsidRDefault="00CB2D83" w:rsidP="00EC49EB">
      <w:pPr>
        <w:pStyle w:val="SkripsiNormal"/>
      </w:pPr>
      <w:r>
        <w:t>Setelah file disimpan dalam file environtment-gpu.yml, maka dijalankan perintah berikut:</w:t>
      </w:r>
    </w:p>
    <w:p w14:paraId="34321B7A" w14:textId="77777777" w:rsidR="00CB2D83" w:rsidRDefault="00CB2D83" w:rsidP="00EC49EB">
      <w:pPr>
        <w:pStyle w:val="SkripsiNormal"/>
      </w:pPr>
    </w:p>
    <w:p w14:paraId="182FE044" w14:textId="6DAC9F58" w:rsidR="00EC49EB" w:rsidRPr="00EC49EB" w:rsidRDefault="00322BE1" w:rsidP="00EC49EB">
      <w:pPr>
        <w:pStyle w:val="SkripsiNormal"/>
        <w:rPr>
          <w:rFonts w:ascii="Courier New" w:hAnsi="Courier New" w:cs="Courier New"/>
        </w:rPr>
      </w:pPr>
      <w:r w:rsidRPr="00322BE1">
        <w:rPr>
          <w:rFonts w:ascii="Courier New" w:hAnsi="Courier New" w:cs="Courier New"/>
        </w:rPr>
        <w:t>conda env create -f environment-gpu.yml</w:t>
      </w:r>
    </w:p>
    <w:p w14:paraId="2B229DBE" w14:textId="77777777" w:rsidR="00EC49EB" w:rsidRPr="00EC49EB" w:rsidRDefault="00EC49EB" w:rsidP="00EC49EB">
      <w:pPr>
        <w:pStyle w:val="SkripsiNormal"/>
      </w:pPr>
    </w:p>
    <w:p w14:paraId="167A0464" w14:textId="277BC453" w:rsidR="0060467C" w:rsidRDefault="0060467C" w:rsidP="00793185">
      <w:pPr>
        <w:pStyle w:val="SkripsiSubLevel2"/>
      </w:pPr>
      <w:bookmarkStart w:id="31" w:name="_Toc513570172"/>
      <w:r>
        <w:t>Generate Data</w:t>
      </w:r>
      <w:bookmarkEnd w:id="31"/>
    </w:p>
    <w:p w14:paraId="522772AD" w14:textId="268A3DE5" w:rsidR="00322BE1" w:rsidRDefault="00322BE1" w:rsidP="00322BE1">
      <w:pPr>
        <w:pStyle w:val="SkripsiIsiLevel2"/>
      </w:pPr>
      <w:r>
        <w:t xml:space="preserve">Pada tahap ini diperlukan sejumlah data yang fungsinya nanti sebagai input pada di Deep Neural Network. Input yang dibutuhkan yaitu gambar tampak depan dari mobil serta aksi apa yang diberikan kepada mobil. Dalam penilitan ini </w:t>
      </w:r>
      <w:r w:rsidR="00207DCD">
        <w:t xml:space="preserve">gambar diambil dari 3 </w:t>
      </w:r>
      <w:r w:rsidR="00207DCD">
        <w:lastRenderedPageBreak/>
        <w:t>sudut, yaitu dari kiri, kanan serta tengah. Aksi yang direkam antara lain, steering-wheele, throttle, reverse, dan speed.</w:t>
      </w:r>
    </w:p>
    <w:p w14:paraId="0EB13E99" w14:textId="08C9C3E0" w:rsidR="003B455D" w:rsidRDefault="00207DCD" w:rsidP="00322BE1">
      <w:pPr>
        <w:pStyle w:val="SkripsiIsiLevel2"/>
      </w:pPr>
      <w:r>
        <w:t>Metode pengambilan data ini dilakukan dengan cara membuka program simulator yang disediakan oleh Udacity Self Driving Simulator</w:t>
      </w:r>
      <w:r w:rsidR="003B455D">
        <w:t>.</w:t>
      </w:r>
    </w:p>
    <w:p w14:paraId="3F6C128F" w14:textId="3010DBE8" w:rsidR="003B455D" w:rsidRDefault="003B455D" w:rsidP="003B455D">
      <w:pPr>
        <w:pStyle w:val="SkripsiNormal"/>
      </w:pPr>
    </w:p>
    <w:p w14:paraId="3B1912A7" w14:textId="2A9D8BC5" w:rsidR="00CB25DD" w:rsidRDefault="003B455D" w:rsidP="00042380">
      <w:pPr>
        <w:pStyle w:val="SkripsiNormal"/>
        <w:jc w:val="center"/>
        <w:rPr>
          <w:noProof/>
        </w:rPr>
      </w:pPr>
      <w:r>
        <w:rPr>
          <w:noProof/>
        </w:rPr>
        <w:drawing>
          <wp:inline distT="0" distB="0" distL="0" distR="0" wp14:anchorId="2F2191AB" wp14:editId="5E10190A">
            <wp:extent cx="2880000" cy="225170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0000" cy="2251704"/>
                    </a:xfrm>
                    <a:prstGeom prst="rect">
                      <a:avLst/>
                    </a:prstGeom>
                  </pic:spPr>
                </pic:pic>
              </a:graphicData>
            </a:graphic>
          </wp:inline>
        </w:drawing>
      </w:r>
      <w:r w:rsidR="00042380">
        <w:rPr>
          <w:noProof/>
        </w:rPr>
        <w:t xml:space="preserve"> </w:t>
      </w:r>
    </w:p>
    <w:p w14:paraId="7907D70F" w14:textId="45971FC3" w:rsidR="00CB25DD" w:rsidRDefault="00CB25DD" w:rsidP="00042380">
      <w:pPr>
        <w:pStyle w:val="SkripsiNormal"/>
        <w:jc w:val="center"/>
        <w:rPr>
          <w:noProof/>
        </w:rPr>
      </w:pPr>
      <w:r>
        <w:rPr>
          <w:noProof/>
        </w:rPr>
        <w:t>(a)</w:t>
      </w:r>
    </w:p>
    <w:p w14:paraId="2CEB7066" w14:textId="6AF54189" w:rsidR="00CB25DD" w:rsidRDefault="00741E14" w:rsidP="00042380">
      <w:pPr>
        <w:pStyle w:val="SkripsiNormal"/>
        <w:jc w:val="center"/>
        <w:rPr>
          <w:noProof/>
        </w:rPr>
      </w:pPr>
      <w:r>
        <w:rPr>
          <w:noProof/>
        </w:rPr>
        <w:drawing>
          <wp:inline distT="0" distB="0" distL="0" distR="0" wp14:anchorId="7FF10129" wp14:editId="5BC68C36">
            <wp:extent cx="2880000" cy="22517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80000" cy="2251704"/>
                    </a:xfrm>
                    <a:prstGeom prst="rect">
                      <a:avLst/>
                    </a:prstGeom>
                  </pic:spPr>
                </pic:pic>
              </a:graphicData>
            </a:graphic>
          </wp:inline>
        </w:drawing>
      </w:r>
      <w:r>
        <w:rPr>
          <w:noProof/>
        </w:rPr>
        <w:t xml:space="preserve"> </w:t>
      </w:r>
    </w:p>
    <w:p w14:paraId="537F1A61" w14:textId="026F3C34" w:rsidR="00CB25DD" w:rsidRDefault="00CB25DD" w:rsidP="00042380">
      <w:pPr>
        <w:pStyle w:val="SkripsiNormal"/>
        <w:jc w:val="center"/>
        <w:rPr>
          <w:noProof/>
        </w:rPr>
      </w:pPr>
      <w:r>
        <w:rPr>
          <w:noProof/>
        </w:rPr>
        <w:t>(b)</w:t>
      </w:r>
    </w:p>
    <w:p w14:paraId="11D11299" w14:textId="5DE00799" w:rsidR="003B455D" w:rsidRDefault="00741E14" w:rsidP="00042380">
      <w:pPr>
        <w:pStyle w:val="SkripsiNormal"/>
        <w:jc w:val="center"/>
        <w:rPr>
          <w:noProof/>
        </w:rPr>
      </w:pPr>
      <w:r>
        <w:rPr>
          <w:noProof/>
        </w:rPr>
        <w:lastRenderedPageBreak/>
        <w:drawing>
          <wp:inline distT="0" distB="0" distL="0" distR="0" wp14:anchorId="769068E6" wp14:editId="1D15241C">
            <wp:extent cx="2880000" cy="2251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80000" cy="2251705"/>
                    </a:xfrm>
                    <a:prstGeom prst="rect">
                      <a:avLst/>
                    </a:prstGeom>
                  </pic:spPr>
                </pic:pic>
              </a:graphicData>
            </a:graphic>
          </wp:inline>
        </w:drawing>
      </w:r>
    </w:p>
    <w:p w14:paraId="6D3B98FC" w14:textId="13C24F20" w:rsidR="00CB25DD" w:rsidRDefault="00741E14" w:rsidP="00042380">
      <w:pPr>
        <w:pStyle w:val="SkripsiNormal"/>
        <w:jc w:val="center"/>
        <w:rPr>
          <w:noProof/>
        </w:rPr>
      </w:pPr>
      <w:r>
        <w:rPr>
          <w:noProof/>
        </w:rPr>
        <w:t>(c)</w:t>
      </w:r>
    </w:p>
    <w:p w14:paraId="4150F34A" w14:textId="66C9BEE6" w:rsidR="002E0396" w:rsidRDefault="003B455D" w:rsidP="003B455D">
      <w:pPr>
        <w:pStyle w:val="SkripsiGambar"/>
      </w:pPr>
      <w:bookmarkStart w:id="32" w:name="_Toc513570407"/>
      <w:r>
        <w:t>Gambar 3.3</w:t>
      </w:r>
      <w:r>
        <w:t xml:space="preserve"> Tampilan Program Simulator Self Driving Car</w:t>
      </w:r>
      <w:bookmarkEnd w:id="32"/>
    </w:p>
    <w:p w14:paraId="4BBE0AD1" w14:textId="61C0ED00" w:rsidR="003B455D" w:rsidRDefault="00741E14" w:rsidP="002E0396">
      <w:pPr>
        <w:pStyle w:val="SkripsiNormal"/>
        <w:jc w:val="center"/>
      </w:pPr>
      <w:r>
        <w:t>(a) Tampilan awal (b) Tampilan kontrol (c) Tampilan Training</w:t>
      </w:r>
    </w:p>
    <w:p w14:paraId="09236FEC" w14:textId="77777777" w:rsidR="003B455D" w:rsidRDefault="003B455D" w:rsidP="003B455D">
      <w:pPr>
        <w:pStyle w:val="SkripsiNormal"/>
      </w:pPr>
    </w:p>
    <w:p w14:paraId="08E58ACF" w14:textId="6034B35D" w:rsidR="00741E14" w:rsidRDefault="003B455D" w:rsidP="003B455D">
      <w:pPr>
        <w:pStyle w:val="SkripsiNormal"/>
      </w:pPr>
      <w:r>
        <w:t>S</w:t>
      </w:r>
      <w:r w:rsidR="00207DCD">
        <w:t xml:space="preserve">aat telah masuk dalam progam, klik Training Mode, setelah itu akan muncul tampilan </w:t>
      </w:r>
      <w:r w:rsidR="00741E14">
        <w:t>Training</w:t>
      </w:r>
      <w:r w:rsidR="00207DCD">
        <w:t>, lalu tekan tombol [R] untuk melakukan perekaman.</w:t>
      </w:r>
      <w:r w:rsidR="00741E14">
        <w:t xml:space="preserve"> Setelah itu kita diminta untuk memilih satu folder yang digunakan untuk menyimpan data hasil perekaman.</w:t>
      </w:r>
    </w:p>
    <w:p w14:paraId="60D1DE1C" w14:textId="6E42C484" w:rsidR="00741E14" w:rsidRDefault="00741E14" w:rsidP="003B455D">
      <w:pPr>
        <w:pStyle w:val="SkripsiNormal"/>
      </w:pPr>
    </w:p>
    <w:p w14:paraId="1279EED2" w14:textId="1CD28531" w:rsidR="00741E14" w:rsidRDefault="00741E14" w:rsidP="00741E14">
      <w:pPr>
        <w:pStyle w:val="SkripsiNormal"/>
        <w:jc w:val="center"/>
      </w:pPr>
      <w:r>
        <w:rPr>
          <w:noProof/>
        </w:rPr>
        <w:drawing>
          <wp:inline distT="0" distB="0" distL="0" distR="0" wp14:anchorId="534C7860" wp14:editId="3623F665">
            <wp:extent cx="2880000" cy="2251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251705"/>
                    </a:xfrm>
                    <a:prstGeom prst="rect">
                      <a:avLst/>
                    </a:prstGeom>
                  </pic:spPr>
                </pic:pic>
              </a:graphicData>
            </a:graphic>
          </wp:inline>
        </w:drawing>
      </w:r>
    </w:p>
    <w:p w14:paraId="23AA4F9D" w14:textId="4D3A79DB" w:rsidR="00741E14" w:rsidRDefault="00741E14" w:rsidP="00741E14">
      <w:pPr>
        <w:pStyle w:val="SkripsiGambar"/>
      </w:pPr>
      <w:bookmarkStart w:id="33" w:name="_Toc513570408"/>
      <w:r>
        <w:t xml:space="preserve">Gambar </w:t>
      </w:r>
      <w:r w:rsidR="00252D4C">
        <w:t>3</w:t>
      </w:r>
      <w:r>
        <w:t>.4 Tampilan Pilih Folder</w:t>
      </w:r>
      <w:bookmarkEnd w:id="33"/>
    </w:p>
    <w:p w14:paraId="207549C4" w14:textId="690AD906" w:rsidR="00207DCD" w:rsidRDefault="00207DCD" w:rsidP="003B455D">
      <w:pPr>
        <w:pStyle w:val="SkripsiNormal"/>
      </w:pPr>
      <w:r>
        <w:lastRenderedPageBreak/>
        <w:t>Setelah itu kita diminta untuk mengendarai mobil, diusahakan minimal mengendarai 1 putaran agar mobil dapat mengenali berbagai kondisi pengendaraan. Setelah dikendarai sejauh 1 putaran, ditekan lagi tombol [R] untuk berhenti melakukan perekaman.</w:t>
      </w:r>
    </w:p>
    <w:p w14:paraId="0BC55EBB" w14:textId="77777777" w:rsidR="00322BE1" w:rsidRDefault="00322BE1" w:rsidP="00322BE1">
      <w:pPr>
        <w:pStyle w:val="SkripsiNormal"/>
      </w:pPr>
    </w:p>
    <w:p w14:paraId="2915BA8F" w14:textId="479F19EC" w:rsidR="0060467C" w:rsidRDefault="0060467C" w:rsidP="00793185">
      <w:pPr>
        <w:pStyle w:val="SkripsiSubLevel2"/>
      </w:pPr>
      <w:bookmarkStart w:id="34" w:name="_Toc513570173"/>
      <w:r>
        <w:t>Training</w:t>
      </w:r>
      <w:bookmarkEnd w:id="34"/>
    </w:p>
    <w:p w14:paraId="18279394" w14:textId="22BA8921" w:rsidR="00207DCD" w:rsidRDefault="00207DCD" w:rsidP="00741E14">
      <w:pPr>
        <w:pStyle w:val="SkripsiIsiLevel2"/>
      </w:pPr>
      <w:r>
        <w:t xml:space="preserve">Pada tahap ini dilakukan penulisan program training untuk dapat membangun model dari Deep Learning. Pada tahap training ini, program harus dapat membaca file gambar dan aksi yang telah kita simpan, lalu dapat menyimpan hasil training dalam suatu file. Dalam penelitian ini digunakan file </w:t>
      </w:r>
      <w:r w:rsidR="00741E14">
        <w:t>hdf5 (</w:t>
      </w:r>
      <w:r w:rsidR="00741E14" w:rsidRPr="00741E14">
        <w:t>Hierarchical Data Format</w:t>
      </w:r>
      <w:r w:rsidR="00741E14">
        <w:t xml:space="preserve"> versi 5)</w:t>
      </w:r>
      <w:r>
        <w:t xml:space="preserve"> sebagai penyimpanan hasil training dari Deep Learning, hal ini dikarenakan </w:t>
      </w:r>
      <w:r w:rsidR="00741E14">
        <w:t>hdf5</w:t>
      </w:r>
      <w:r>
        <w:t xml:space="preserve"> merupakan file binary yang terkompresi, sehingga tidak membutuhkan </w:t>
      </w:r>
      <w:r w:rsidR="00550FF5">
        <w:t>memori</w:t>
      </w:r>
      <w:r>
        <w:t xml:space="preserve"> yang cukup banyak.</w:t>
      </w:r>
    </w:p>
    <w:p w14:paraId="7EAEB56E" w14:textId="4ED3DBBF" w:rsidR="000C2A69" w:rsidRDefault="00140A92" w:rsidP="0042752D">
      <w:pPr>
        <w:pStyle w:val="SkripsiIsiLevel2"/>
      </w:pPr>
      <w:r>
        <w:t>Dalam penelitian digunakan model Deep Learning yang terdiri dari Convolutional Neural Network. Alasan digunakan Convolutional Neural Network adalah dengan digunakannya Convolutional Neural Network, maka Network dapat mengekstraksi fitur-fitur abstrak, lalu dapat mengklasifikasi berdasarkan fitur-fitur abstrak yang telah dibuat.</w:t>
      </w:r>
      <w:r w:rsidR="0042752D">
        <w:t xml:space="preserve"> </w:t>
      </w:r>
      <w:r w:rsidR="000C2A69">
        <w:t>Konfigurasi jaringan yang digunakan dalam penelitian ini adalah Convolutional Neural Network dengan 10 hidden layer. Konfigurasi ini diinspirasi dari konfigurasi yang telah dipaparkan oleh NVIDIA</w:t>
      </w:r>
      <w:r w:rsidR="00910BE4">
        <w:t xml:space="preserve"> </w:t>
      </w:r>
      <w:r w:rsidR="00910BE4">
        <w:fldChar w:fldCharType="begin" w:fldLock="1"/>
      </w:r>
      <w:r w:rsidR="00221E18">
        <w:instrText>ADDIN CSL_CITATION { "citationItems" : [ { "id" : "ITEM-1", "itemData" : { "ISBN" : "9781450351867", "abstract" : "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 "author" : [ { "dropping-particle" : "", "family" : "Bojarski", "given" : "Mariusz", "non-dropping-particle" : "", "parse-names" : false, "suffix" : "" }, { "dropping-particle" : "", "family" : "Testa", "given" : "Davide", "non-dropping-particle" : "Del", "parse-names" : false, "suffix" : "" }, { "dropping-particle" : "", "family" : "Dworakowski", "given" : "Daniel", "non-dropping-particle" : "", "parse-names" : false, "suffix" : "" }, { "dropping-particle" : "", "family" : "Firner", "given" : "Bernhard", "non-dropping-particle" : "", "parse-names" : false, "suffix" : "" }, { "dropping-particle" : "", "family" : "Flepp", "given" : "Beat", "non-dropping-particle" : "", "parse-names" : false, "suffix" : "" }, { "dropping-particle" : "", "family" : "Goyal", "given" : "Prasoon", "non-dropping-particle" : "", "parse-names" : false, "suffix" : "" }, { "dropping-particle" : "", "family" : "Jackel", "given" : "Lawrence D.", "non-dropping-particle" : "", "parse-names" : false, "suffix" : "" }, { "dropping-particle" : "", "family" : "Monfort", "given" : "Mathew", "non-dropping-particle" : "", "parse-names" : false, "suffix" : "" }, { "dropping-particle" : "", "family" : "Muller", "given" : "Urs", "non-dropping-particle" : "", "parse-names" : false, "suffix" : "" }, { "dropping-particle" : "", "family" : "Zhang", "given" : "Jiakai", "non-dropping-particle" : "", "parse-names" : false, "suffix" : "" }, { "dropping-particle" : "", "family" : "Zhang", "given" : "Xin", "non-dropping-particle" : "", "parse-names" : false, "suffix" : "" }, { "dropping-particle" : "", "family" : "Zhao", "given" : "Jake", "non-dropping-particle" : "", "parse-names" : false, "suffix" : "" }, { "dropping-particle" : "", "family" : "Zieba", "given" : "Karol", "non-dropping-particle" : "", "parse-names" : false, "suffix" : "" } ], "id" : "ITEM-1", "issued" : { "date-parts" : [ [ "2016" ] ] }, "page" : "1-9", "title" : "End to End Learning for Self-Driving Cars", "type" : "article-journal" }, "uris" : [ "http://www.mendeley.com/documents/?uuid=44228c70-3ce1-45ee-94bd-523e0d796904" ] } ], "mendeley" : { "formattedCitation" : "(Bojarski &lt;i&gt;et al.&lt;/i&gt;, 2016)", "plainTextFormattedCitation" : "(Bojarski et al., 2016)", "previouslyFormattedCitation" : "(Bojarski &lt;i&gt;et al.&lt;/i&gt;, 2016)" }, "properties" : { "noteIndex" : 0 }, "schema" : "https://github.com/citation-style-language/schema/raw/master/csl-citation.json" }</w:instrText>
      </w:r>
      <w:r w:rsidR="00910BE4">
        <w:fldChar w:fldCharType="separate"/>
      </w:r>
      <w:r w:rsidR="00910BE4" w:rsidRPr="00910BE4">
        <w:rPr>
          <w:noProof/>
        </w:rPr>
        <w:t xml:space="preserve">(Bojarski </w:t>
      </w:r>
      <w:r w:rsidR="00910BE4" w:rsidRPr="00910BE4">
        <w:rPr>
          <w:i/>
          <w:noProof/>
        </w:rPr>
        <w:t>et al.</w:t>
      </w:r>
      <w:r w:rsidR="00910BE4" w:rsidRPr="00910BE4">
        <w:rPr>
          <w:noProof/>
        </w:rPr>
        <w:t>, 2016)</w:t>
      </w:r>
      <w:r w:rsidR="00910BE4">
        <w:fldChar w:fldCharType="end"/>
      </w:r>
      <w:r w:rsidR="000C2A69">
        <w:t xml:space="preserve">, dan susunannya </w:t>
      </w:r>
      <w:r w:rsidR="00221E18">
        <w:t>ditunjukkan pada gambar 3.</w:t>
      </w:r>
      <w:r w:rsidR="00202C41">
        <w:t>5</w:t>
      </w:r>
      <w:r w:rsidR="00221E18">
        <w:t xml:space="preserve">. Pada tahap training data, digunakan algoritma optimisasi yang disebut </w:t>
      </w:r>
      <w:r w:rsidR="00221E18" w:rsidRPr="00221E18">
        <w:rPr>
          <w:i/>
        </w:rPr>
        <w:t>Adam Optimizer</w:t>
      </w:r>
      <w:r w:rsidR="00221E18">
        <w:t>.</w:t>
      </w:r>
      <w:r w:rsidR="00897E98">
        <w:t xml:space="preserve"> </w:t>
      </w:r>
      <w:r w:rsidR="00221E18">
        <w:t xml:space="preserve">Algoritma ini dipilih karena algoritma ini merupakan algoritma terbaik menurut Kingma </w:t>
      </w:r>
      <w:r w:rsidR="00221E18">
        <w:fldChar w:fldCharType="begin" w:fldLock="1"/>
      </w:r>
      <w:r w:rsidR="00F25762">
        <w:instrText>ADDIN CSL_CITATION { "citationItems" : [ { "id" : "ITEM-1", "itemData" : { "DOI" : "http://doi.acm.org.ezproxy.lib.ucf.edu/10.1145/1830483.1830503", "ISBN" : "9781450300728", "ISSN" : "09252312", "PMID" : "172668", "abstract" : "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 "author" : [ { "dropping-particle" : "", "family" : "Kingma", "given" : "Diederik P.", "non-dropping-particle" : "", "parse-names" : false, "suffix" : "" }, { "dropping-particle" : "", "family" : "Ba", "given" : "Jimmy", "non-dropping-particle" : "", "parse-names" : false, "suffix" : "" } ], "id" : "ITEM-1", "issued" : { "date-parts" : [ [ "2014" ] ] }, "page" : "1-15", "title" : "Adam: A Method for Stochastic Optimization", "type" : "article-journal" }, "uris" : [ "http://www.mendeley.com/documents/?uuid=d44119fb-523a-49d1-ac11-8242e4508a39" ] } ], "mendeley" : { "formattedCitation" : "(Kingma and Ba, 2014)", "plainTextFormattedCitation" : "(Kingma and Ba, 2014)", "previouslyFormattedCitation" : "(Kingma and Ba, 2014)" }, "properties" : { "noteIndex" : 0 }, "schema" : "https://github.com/citation-style-language/schema/raw/master/csl-citation.json" }</w:instrText>
      </w:r>
      <w:r w:rsidR="00221E18">
        <w:fldChar w:fldCharType="separate"/>
      </w:r>
      <w:r w:rsidR="00221E18" w:rsidRPr="00221E18">
        <w:rPr>
          <w:noProof/>
        </w:rPr>
        <w:t>(Kingma and Ba, 2014)</w:t>
      </w:r>
      <w:r w:rsidR="00221E18">
        <w:fldChar w:fldCharType="end"/>
      </w:r>
      <w:r w:rsidR="00221E18">
        <w:t>.</w:t>
      </w:r>
    </w:p>
    <w:p w14:paraId="6D8BF687" w14:textId="6E8F32D2" w:rsidR="00202C41" w:rsidRDefault="00202C41" w:rsidP="0042752D">
      <w:pPr>
        <w:pStyle w:val="SkripsiIsiLevel2"/>
      </w:pPr>
      <w:r>
        <w:t>Dalam proses training ini dilakukan dua kali macam training, yang pertama dilakukan adalah proses training menggunakan CPU, sedangkan proses yang kedua adalah proses training menggunakan GPU. Langkah ini dilakukan untuk membandingkan performa dan efisiensi antara CPU dan GPU.</w:t>
      </w:r>
    </w:p>
    <w:p w14:paraId="5FDB75CC" w14:textId="21A3A9A5" w:rsidR="000C2A69" w:rsidRDefault="000C2A69" w:rsidP="00910BE4">
      <w:pPr>
        <w:pStyle w:val="SkripsiNormal"/>
        <w:jc w:val="center"/>
      </w:pPr>
      <w:r>
        <w:rPr>
          <w:rFonts w:ascii="Arial" w:hAnsi="Arial" w:cs="Arial"/>
          <w:noProof/>
          <w:color w:val="000000"/>
          <w:szCs w:val="22"/>
        </w:rPr>
        <w:lastRenderedPageBreak/>
        <w:drawing>
          <wp:inline distT="0" distB="0" distL="0" distR="0" wp14:anchorId="5E35F0FA" wp14:editId="59170601">
            <wp:extent cx="3600000" cy="5142639"/>
            <wp:effectExtent l="0" t="0" r="635" b="1270"/>
            <wp:docPr id="2" name="Picture 2" descr="https://lh3.googleusercontent.com/9cw6UH_3atS7F4c0-CQCv-2eZf3VUpMxNFI05LXzHnYMub9Kgn6OnL2_vrUFMSSzrSwAOUEQ6w_L-RtD0hg399A8RlyQkWq66JysH9WSsm3vXnYTAr0Wjh67Qo4sIgJ9fuu8G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9cw6UH_3atS7F4c0-CQCv-2eZf3VUpMxNFI05LXzHnYMub9Kgn6OnL2_vrUFMSSzrSwAOUEQ6w_L-RtD0hg399A8RlyQkWq66JysH9WSsm3vXnYTAr0Wjh67Qo4sIgJ9fuu8GfwH"/>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5142639"/>
                    </a:xfrm>
                    <a:prstGeom prst="rect">
                      <a:avLst/>
                    </a:prstGeom>
                    <a:noFill/>
                    <a:ln>
                      <a:noFill/>
                    </a:ln>
                  </pic:spPr>
                </pic:pic>
              </a:graphicData>
            </a:graphic>
          </wp:inline>
        </w:drawing>
      </w:r>
    </w:p>
    <w:p w14:paraId="1EAFF184" w14:textId="57AF3696" w:rsidR="00CC75B9" w:rsidRDefault="00CC75B9" w:rsidP="00CC75B9">
      <w:pPr>
        <w:pStyle w:val="SkripsiGambar"/>
      </w:pPr>
      <w:bookmarkStart w:id="35" w:name="_Toc513570409"/>
      <w:r>
        <w:t>Gambar 3.</w:t>
      </w:r>
      <w:r w:rsidR="00252D4C">
        <w:t>5</w:t>
      </w:r>
      <w:r>
        <w:t xml:space="preserve"> Model Convolutional Neural Network</w:t>
      </w:r>
      <w:bookmarkEnd w:id="35"/>
    </w:p>
    <w:p w14:paraId="377949F5" w14:textId="19DF2E6D" w:rsidR="000C2A69" w:rsidRDefault="000C2A69">
      <w:pPr>
        <w:rPr>
          <w:rFonts w:ascii="Times New Roman" w:eastAsia="Times New Roman" w:hAnsi="Times New Roman" w:cs="Times New Roman"/>
          <w:bCs/>
          <w:szCs w:val="24"/>
        </w:rPr>
      </w:pPr>
      <w:r>
        <w:br w:type="page"/>
      </w:r>
    </w:p>
    <w:p w14:paraId="2204C1C6" w14:textId="1C73E007" w:rsidR="000C2A69" w:rsidRDefault="000C2A69" w:rsidP="000C2A69">
      <w:pPr>
        <w:pStyle w:val="SkripsiIsiLevel2"/>
      </w:pPr>
      <w:r w:rsidRPr="000C2A69">
        <w:lastRenderedPageBreak/>
        <w:t xml:space="preserve">Pada layer pertama terdapat layer input yang berupa citra </w:t>
      </w:r>
      <w:r w:rsidR="00910BE4">
        <w:t>digital</w:t>
      </w:r>
      <w:r w:rsidRPr="000C2A69">
        <w:t xml:space="preserve"> dengan panjang 200 pixel, lebar 66 pixel dan 3 channel (red, green, blue). Setelah itu layer input dinormalisasi terlebih dahulu dengan persamaan x = x / 127.5 - 1.0. Setelah dilakukan normalisasi, masuk ke layer convolutional ke-1 dengan kernel sebesar 5x5, stride 2x2, dan memiliki 24 output convolutional, sehingga didapatkan output dari layer ini sebesar 24x98x31. Setelah itu masuk ke layer convolutional ke-2 dengan kernel sebesar 5x5, stride 2x2 dan memiliki output 36, sehingga didapatkan output dari layer ini sebesar 36x47x41. Setelah itu masuk ke layer convolutional ke-3 dengan kernel sebesar 5x5, stride 2x2 dan memiliki output 48 node, sehingga didapatkan output dari layer ini sebesar 48x22x5. Setelah itu masuk ke layer convolutional ke-4 dengan kernel sebesar 3x3, stride 1x1 dan memiliki output 64 node, sehingga didapatkan output dari layer ini sebesar 64x20x3. Setelah itu masuk ke layer convolutional ke-5 dengan kernel sebesar 2x2, stride 1x1 dan memiliki output 64 node, sehingga didapatkan output dari layer ini sebesar 64x18x1. Setelah itu diberikan fungsi flatten yang merubah bentuk data yang semula 64x18x1 menjadi satu baris dengan 1152 data. Setelah itu masuk ke layer selanjutnya yaitu fully connected layer dengan output sebesar 100 node. Setelah itu masuk ke layer selanjutnya yaitu fully connected layer ke-2, dengan output sebesar 50 node. Setelah itu masuk ke layer selanjutnya yaitu fully connected layer ke-3, dengan output sebesar 10 node. Setelah itu masuk ke layer output 1 node yang berupa hasil steering wheel.</w:t>
      </w:r>
    </w:p>
    <w:p w14:paraId="05C8AC09" w14:textId="77777777" w:rsidR="000C2A69" w:rsidRDefault="000C2A69" w:rsidP="000C2A69">
      <w:pPr>
        <w:pStyle w:val="SkripsiNormal"/>
      </w:pPr>
    </w:p>
    <w:p w14:paraId="4B7DAAEA" w14:textId="7E7C970E" w:rsidR="0060467C" w:rsidRDefault="0060467C" w:rsidP="00793185">
      <w:pPr>
        <w:pStyle w:val="SkripsiSubLevel2"/>
      </w:pPr>
      <w:bookmarkStart w:id="36" w:name="_Toc513570174"/>
      <w:r>
        <w:t>Testing</w:t>
      </w:r>
      <w:bookmarkEnd w:id="36"/>
    </w:p>
    <w:p w14:paraId="014DFECC" w14:textId="1B97C4D6" w:rsidR="00910BE4" w:rsidRDefault="00910BE4" w:rsidP="00043104">
      <w:pPr>
        <w:pStyle w:val="SkripsiIsiLevel2"/>
      </w:pPr>
      <w:r>
        <w:t xml:space="preserve">Pada tahap ini dilakukan testing data dengan dua cara, cara pertama yaitu dengan melihat </w:t>
      </w:r>
      <w:r w:rsidR="00C12292">
        <w:t xml:space="preserve">accuracy dan loss value dari </w:t>
      </w:r>
      <w:r w:rsidR="007A6C69">
        <w:t>model yang dihasilkan. Setelah itu testing cara kedua dilakukan dengan cara membaca hasil model yang telah disimpan dalam format hdf5, lalu mengirimkannya melalui ke simulator dalam mode Autonomous Drive.</w:t>
      </w:r>
      <w:r w:rsidR="007A6C69" w:rsidRPr="000C2A69">
        <w:t xml:space="preserve"> </w:t>
      </w:r>
      <w:r w:rsidR="007A6C69">
        <w:t>Testing yang kedua ini untuk selanjutnya akan kita sebut dengan visual Testing</w:t>
      </w:r>
      <w:r w:rsidR="000C2A69" w:rsidRPr="000C2A69">
        <w:t xml:space="preserve">. </w:t>
      </w:r>
      <w:r w:rsidR="00EF1615">
        <w:t xml:space="preserve">Dalam visual testing ini </w:t>
      </w:r>
      <w:r w:rsidR="000C2A69" w:rsidRPr="000C2A69">
        <w:t xml:space="preserve">dikatakan berhasil jika mobil dapat </w:t>
      </w:r>
      <w:r w:rsidR="00EF1615">
        <w:t xml:space="preserve">berkendara secara mandiri </w:t>
      </w:r>
      <w:r w:rsidR="000C2A69" w:rsidRPr="000C2A69">
        <w:t>dan dapat melewati 1 lap penuh tanpa menabrak halangan sama sekali.</w:t>
      </w:r>
    </w:p>
    <w:p w14:paraId="69680A80" w14:textId="6AA71D6E" w:rsidR="00910BE4" w:rsidRDefault="00910BE4" w:rsidP="006B6CA3">
      <w:pPr>
        <w:pStyle w:val="SkripsiNormal"/>
        <w:jc w:val="center"/>
      </w:pPr>
      <w:r>
        <w:rPr>
          <w:noProof/>
        </w:rPr>
        <w:lastRenderedPageBreak/>
        <w:drawing>
          <wp:inline distT="0" distB="0" distL="0" distR="0" wp14:anchorId="0B5F48E2" wp14:editId="36D2B005">
            <wp:extent cx="2880000" cy="2251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2251705"/>
                    </a:xfrm>
                    <a:prstGeom prst="rect">
                      <a:avLst/>
                    </a:prstGeom>
                  </pic:spPr>
                </pic:pic>
              </a:graphicData>
            </a:graphic>
          </wp:inline>
        </w:drawing>
      </w:r>
    </w:p>
    <w:p w14:paraId="28210012" w14:textId="4A5F59E6" w:rsidR="00252D4C" w:rsidRDefault="00252D4C" w:rsidP="00252D4C">
      <w:pPr>
        <w:pStyle w:val="SkripsiGambar"/>
      </w:pPr>
      <w:bookmarkStart w:id="37" w:name="_Toc513570410"/>
      <w:r>
        <w:t xml:space="preserve">Gambar </w:t>
      </w:r>
      <w:r w:rsidR="006B6CA3">
        <w:t>3.6 Tampilan Autonomous Drive</w:t>
      </w:r>
      <w:bookmarkEnd w:id="37"/>
    </w:p>
    <w:p w14:paraId="3F643A1C" w14:textId="77777777" w:rsidR="00BC44E3" w:rsidRDefault="00BC44E3" w:rsidP="00BC44E3">
      <w:pPr>
        <w:pStyle w:val="SkripsiNormal"/>
      </w:pPr>
    </w:p>
    <w:p w14:paraId="763348EC" w14:textId="17F8D085" w:rsidR="00BC44E3" w:rsidRDefault="00BC44E3" w:rsidP="00BC44E3">
      <w:pPr>
        <w:pStyle w:val="SkripsiNormal"/>
        <w:sectPr w:rsidR="00BC44E3">
          <w:pgSz w:w="8391" w:h="11907"/>
          <w:pgMar w:top="850" w:right="850" w:bottom="850" w:left="1417" w:header="720" w:footer="720" w:gutter="0"/>
          <w:cols w:space="720"/>
          <w:docGrid w:linePitch="360"/>
        </w:sectPr>
      </w:pPr>
    </w:p>
    <w:p w14:paraId="6555B2C6" w14:textId="3BEFB659" w:rsidR="767CCCA7" w:rsidRDefault="767CCCA7" w:rsidP="006437E5">
      <w:pPr>
        <w:pStyle w:val="SkripsiHeader"/>
      </w:pPr>
      <w:bookmarkStart w:id="38" w:name="_Toc513570175"/>
      <w:r w:rsidRPr="767CCCA7">
        <w:lastRenderedPageBreak/>
        <w:t>BAB IV</w:t>
      </w:r>
      <w:r w:rsidR="006437E5">
        <w:br/>
      </w:r>
      <w:r w:rsidRPr="767CCCA7">
        <w:t>HASIL DAN PEMBAHASAN</w:t>
      </w:r>
      <w:bookmarkEnd w:id="38"/>
    </w:p>
    <w:p w14:paraId="03647C01" w14:textId="32908682" w:rsidR="00D55D83" w:rsidRDefault="00D55D83" w:rsidP="00D55D83">
      <w:pPr>
        <w:pStyle w:val="SkripsiHiddenBab"/>
      </w:pPr>
      <w:r>
        <w:t>BAB IV HASIL DAN PEMBAHASAN</w:t>
      </w:r>
    </w:p>
    <w:p w14:paraId="400BF59C" w14:textId="17655E04" w:rsidR="00BC44E3" w:rsidRDefault="00746B5D" w:rsidP="00D55D83">
      <w:pPr>
        <w:pStyle w:val="SkripsiSubLevel1"/>
        <w:numPr>
          <w:ilvl w:val="1"/>
          <w:numId w:val="9"/>
        </w:numPr>
      </w:pPr>
      <w:bookmarkStart w:id="39" w:name="_Toc513570176"/>
      <w:r>
        <w:t>Hasil Generate Data</w:t>
      </w:r>
      <w:bookmarkEnd w:id="39"/>
    </w:p>
    <w:p w14:paraId="26D48ECE" w14:textId="3B0F3039" w:rsidR="00746B5D" w:rsidRDefault="00746B5D" w:rsidP="00746B5D">
      <w:pPr>
        <w:pStyle w:val="SkripsiIsiLevel1"/>
      </w:pPr>
      <w:r>
        <w:t>Data yang dihasilkan pada tahap ini berupa 1 file csv serta kumpulan gambar yang terdapat dalam folder images. Berikut cuplikan file csv dan cuplikan hasil gambar yang dihasilkan.</w:t>
      </w:r>
    </w:p>
    <w:p w14:paraId="7592B6DE" w14:textId="77777777" w:rsidR="00746B5D" w:rsidRDefault="00746B5D" w:rsidP="00746B5D">
      <w:pPr>
        <w:pStyle w:val="SkripsiNormal"/>
        <w:jc w:val="center"/>
      </w:pPr>
    </w:p>
    <w:p w14:paraId="50B9BDD8" w14:textId="0DF470A9" w:rsidR="00746B5D" w:rsidRDefault="00746B5D" w:rsidP="00746B5D">
      <w:pPr>
        <w:pStyle w:val="SkripsiNormal"/>
        <w:jc w:val="center"/>
      </w:pPr>
      <w:r>
        <w:rPr>
          <w:noProof/>
        </w:rPr>
        <w:drawing>
          <wp:inline distT="0" distB="0" distL="0" distR="0" wp14:anchorId="4E3919DD" wp14:editId="0BBD7785">
            <wp:extent cx="3780000" cy="369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000" cy="3696000"/>
                    </a:xfrm>
                    <a:prstGeom prst="rect">
                      <a:avLst/>
                    </a:prstGeom>
                    <a:noFill/>
                    <a:ln>
                      <a:noFill/>
                    </a:ln>
                  </pic:spPr>
                </pic:pic>
              </a:graphicData>
            </a:graphic>
          </wp:inline>
        </w:drawing>
      </w:r>
    </w:p>
    <w:p w14:paraId="697772FB" w14:textId="45AA5B00" w:rsidR="00746B5D" w:rsidRDefault="00746B5D" w:rsidP="00CC75B9">
      <w:pPr>
        <w:pStyle w:val="SkripsiGambar"/>
      </w:pPr>
      <w:bookmarkStart w:id="40" w:name="_Toc513570411"/>
      <w:r>
        <w:t>Gambar 4.1 File CSV hasil training.</w:t>
      </w:r>
      <w:bookmarkEnd w:id="40"/>
    </w:p>
    <w:p w14:paraId="63A4CF9D" w14:textId="187E5AB0" w:rsidR="00746B5D" w:rsidRDefault="00746B5D" w:rsidP="00746B5D">
      <w:pPr>
        <w:pStyle w:val="SkripsiIsiLevel1"/>
      </w:pPr>
    </w:p>
    <w:p w14:paraId="03F1B609" w14:textId="1D1BD5EC" w:rsidR="002D1DB7" w:rsidRDefault="00746B5D" w:rsidP="00746B5D">
      <w:pPr>
        <w:pStyle w:val="SkripsiIsiLevel1"/>
      </w:pPr>
      <w:r>
        <w:t xml:space="preserve">Dari gambar diatas proses training menghasilkan 7 macam data. Tiga data pertama merupakan data alamat gambar disimpan, gambar yang dihasilkan juga terdapat 3 macam gambar, yaitu gambar dari sisi kiri mobil, gambar dari sisi tengah mobil dan gambar dari sisi kanan mobil, untuk lebih jelasnya lihat gambar 4.2. </w:t>
      </w:r>
    </w:p>
    <w:p w14:paraId="4FEA8517" w14:textId="77777777" w:rsidR="002D1DB7" w:rsidRDefault="002D1DB7" w:rsidP="00746B5D">
      <w:pPr>
        <w:pStyle w:val="SkripsiIsiLevel1"/>
      </w:pPr>
    </w:p>
    <w:p w14:paraId="584654AF" w14:textId="41188C78" w:rsidR="002D1DB7" w:rsidRDefault="002D1DB7" w:rsidP="002D1DB7">
      <w:pPr>
        <w:pStyle w:val="SkripsiNormal"/>
        <w:jc w:val="center"/>
      </w:pPr>
      <w:r>
        <w:rPr>
          <w:noProof/>
        </w:rPr>
        <w:lastRenderedPageBreak/>
        <w:drawing>
          <wp:inline distT="0" distB="0" distL="0" distR="0" wp14:anchorId="1DF7170B" wp14:editId="6E659255">
            <wp:extent cx="1260000" cy="63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4CA4C6BA" wp14:editId="266DFF46">
            <wp:extent cx="1260000" cy="63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r>
        <w:t xml:space="preserve"> </w:t>
      </w:r>
      <w:r>
        <w:rPr>
          <w:noProof/>
        </w:rPr>
        <w:drawing>
          <wp:inline distT="0" distB="0" distL="0" distR="0" wp14:anchorId="5D21E19A" wp14:editId="3BC5ABD2">
            <wp:extent cx="1260000" cy="63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60000" cy="630000"/>
                    </a:xfrm>
                    <a:prstGeom prst="rect">
                      <a:avLst/>
                    </a:prstGeom>
                    <a:noFill/>
                    <a:ln>
                      <a:noFill/>
                    </a:ln>
                  </pic:spPr>
                </pic:pic>
              </a:graphicData>
            </a:graphic>
          </wp:inline>
        </w:drawing>
      </w:r>
    </w:p>
    <w:p w14:paraId="65D1B541" w14:textId="1939E82E" w:rsidR="002D1DB7" w:rsidRDefault="002D1DB7" w:rsidP="002D1DB7">
      <w:pPr>
        <w:pStyle w:val="SkripsiNormal"/>
        <w:tabs>
          <w:tab w:val="center" w:pos="993"/>
          <w:tab w:val="center" w:pos="3119"/>
          <w:tab w:val="center" w:pos="5103"/>
        </w:tabs>
        <w:jc w:val="left"/>
      </w:pPr>
      <w:r>
        <w:tab/>
        <w:t>(a)</w:t>
      </w:r>
      <w:r>
        <w:tab/>
        <w:t>(b)</w:t>
      </w:r>
      <w:r>
        <w:tab/>
        <w:t>(c)</w:t>
      </w:r>
    </w:p>
    <w:p w14:paraId="0075E3A1" w14:textId="77777777" w:rsidR="002D1DB7" w:rsidRDefault="002D1DB7" w:rsidP="00CC75B9">
      <w:pPr>
        <w:pStyle w:val="SkripsiGambar"/>
      </w:pPr>
      <w:bookmarkStart w:id="41" w:name="_Toc513570412"/>
      <w:r>
        <w:t>Gambar 4.2 Gambar yang diambil dari tampak</w:t>
      </w:r>
      <w:bookmarkEnd w:id="41"/>
      <w:r>
        <w:t xml:space="preserve"> </w:t>
      </w:r>
    </w:p>
    <w:p w14:paraId="7CD453B7" w14:textId="5D8CDFE3" w:rsidR="002D1DB7" w:rsidRDefault="002D1DB7" w:rsidP="002D1DB7">
      <w:pPr>
        <w:pStyle w:val="SkripsiNormal"/>
        <w:jc w:val="center"/>
      </w:pPr>
      <w:r>
        <w:t>(a) kiri (b) tengah (c) kanan</w:t>
      </w:r>
    </w:p>
    <w:p w14:paraId="32E7829F" w14:textId="77777777" w:rsidR="001329EA" w:rsidRDefault="001329EA" w:rsidP="006B6CA3">
      <w:pPr>
        <w:pStyle w:val="SkripsiNormal"/>
      </w:pPr>
    </w:p>
    <w:p w14:paraId="4269C51D" w14:textId="7E9EF344" w:rsidR="00746B5D" w:rsidRDefault="00746B5D" w:rsidP="00746B5D">
      <w:pPr>
        <w:pStyle w:val="SkripsiIsiLevel1"/>
      </w:pPr>
      <w:r>
        <w:t>Tiga data berikutnya adalah data aksi yang kita</w:t>
      </w:r>
      <w:r w:rsidR="002D1DB7">
        <w:t xml:space="preserve"> berikan ke simulator yaitu steering yang mempunyai 3 macam nilai yaitu 0, bilangan positif atau bilangan negatif. Angka nol mengartikan bahwa steering tidak digerakkan ke arah kanan ataupun kiri, sedangkan bilangan positif menunjukkan steering digerakkan ke arah kanan dan bilangan negatif menunjukkan steering digerakkan ke arah kiri. Steering dalam simulator diwakili dengan pemberian input keyboard [A] untuk kiri dan [D] untuk kanan, atau input drag mouse. Aksi yang berikutnya yaitu throttle yang mewakili dari pedal gas yang ditekan, dalam simulator diwakili dengan penekanan tombol</w:t>
      </w:r>
      <w:r w:rsidR="0008469B">
        <w:t xml:space="preserve"> keyboard</w:t>
      </w:r>
      <w:r w:rsidR="002D1DB7">
        <w:t xml:space="preserve"> </w:t>
      </w:r>
      <w:r w:rsidR="0008469B">
        <w:t>[W]. Aksi berikutnya yang direkam adalah reverse, mewakili apakah mobil dalam keadaan mundur atau tidak, nilai ini bernilai 0 untuk False dan 1 untuk True, dalam simulator aksi ini berkorelasi dengan penekanan tombol keyboard [S]. Kolom terakhir yang direkam yaitu kecepatan mobil dalam simulator, data ini bukanlah merupakan input melainkan output yang mana dari aksi-aksi yang kita berikan menghasilkan kecepatan seperti yang tertera pada kolom ini.</w:t>
      </w:r>
    </w:p>
    <w:p w14:paraId="069E6171" w14:textId="77777777" w:rsidR="00746B5D" w:rsidRPr="00D55D83" w:rsidRDefault="00746B5D" w:rsidP="00746B5D">
      <w:pPr>
        <w:pStyle w:val="SkripsiNormal"/>
      </w:pPr>
    </w:p>
    <w:p w14:paraId="4301D19D" w14:textId="75BC46D6" w:rsidR="00BC44E3" w:rsidRDefault="00746B5D" w:rsidP="00BC44E3">
      <w:pPr>
        <w:pStyle w:val="SkripsiSubLevel1"/>
      </w:pPr>
      <w:bookmarkStart w:id="42" w:name="_Toc513570177"/>
      <w:r>
        <w:t>Hasil Proses Training</w:t>
      </w:r>
      <w:bookmarkEnd w:id="42"/>
    </w:p>
    <w:p w14:paraId="52F66D96" w14:textId="390B4DEC" w:rsidR="00746B5D" w:rsidRDefault="0008469B" w:rsidP="00746B5D">
      <w:pPr>
        <w:pStyle w:val="SkripsiIsiLevel1"/>
      </w:pPr>
      <w:r>
        <w:t xml:space="preserve">Proses Training dilakukan dengan dua cara yaitu dengan menggunakan CPU dan GPU. </w:t>
      </w:r>
      <w:r w:rsidR="00202C41" w:rsidRPr="00202C41">
        <w:t>Langkah ini dilakukan untuk membandingkan performa dan efisiensi antara CPU dan GPU.</w:t>
      </w:r>
    </w:p>
    <w:p w14:paraId="7AED3D03" w14:textId="77777777" w:rsidR="00746B5D" w:rsidRDefault="00746B5D" w:rsidP="00746B5D">
      <w:pPr>
        <w:pStyle w:val="SkripsiNormal"/>
      </w:pPr>
    </w:p>
    <w:p w14:paraId="432308D1" w14:textId="3F0B4093" w:rsidR="00746B5D" w:rsidRDefault="00746B5D" w:rsidP="00746B5D">
      <w:pPr>
        <w:pStyle w:val="SkripsiSubLevel2"/>
      </w:pPr>
      <w:bookmarkStart w:id="43" w:name="_Toc513570178"/>
      <w:r>
        <w:t xml:space="preserve">Training dengan </w:t>
      </w:r>
      <w:r w:rsidR="0008469B">
        <w:t>GPU</w:t>
      </w:r>
      <w:bookmarkEnd w:id="43"/>
    </w:p>
    <w:p w14:paraId="10852298" w14:textId="75FB1514" w:rsidR="00746B5D" w:rsidRDefault="0008469B" w:rsidP="00746B5D">
      <w:pPr>
        <w:pStyle w:val="SkripsiIsiLevel2"/>
      </w:pPr>
      <w:r>
        <w:t>Training yang pertamakali dilakukan oleh penulis adalah training dengan menggunakan GPU. Dan hasilnya adalah sebagai berikut:</w:t>
      </w:r>
    </w:p>
    <w:p w14:paraId="3C6487E4" w14:textId="00921820" w:rsidR="0008469B" w:rsidRDefault="0008469B" w:rsidP="007D6ED3">
      <w:pPr>
        <w:pStyle w:val="SkripsiNormal"/>
        <w:jc w:val="center"/>
      </w:pPr>
      <w:r>
        <w:rPr>
          <w:noProof/>
        </w:rPr>
        <w:lastRenderedPageBreak/>
        <w:drawing>
          <wp:inline distT="0" distB="0" distL="0" distR="0" wp14:anchorId="17AC25AD" wp14:editId="018DB05D">
            <wp:extent cx="3780000" cy="197686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1976866"/>
                    </a:xfrm>
                    <a:prstGeom prst="rect">
                      <a:avLst/>
                    </a:prstGeom>
                    <a:noFill/>
                    <a:ln>
                      <a:noFill/>
                    </a:ln>
                  </pic:spPr>
                </pic:pic>
              </a:graphicData>
            </a:graphic>
          </wp:inline>
        </w:drawing>
      </w:r>
    </w:p>
    <w:p w14:paraId="7FB42B2F" w14:textId="761555FB" w:rsidR="0008469B" w:rsidRDefault="0008469B" w:rsidP="00CC75B9">
      <w:pPr>
        <w:pStyle w:val="SkripsiGambar"/>
      </w:pPr>
      <w:bookmarkStart w:id="44" w:name="_Toc513570413"/>
      <w:r>
        <w:t>Gambar 4.3</w:t>
      </w:r>
      <w:r w:rsidR="007D6ED3">
        <w:t xml:space="preserve"> Proses Training dengan GPU</w:t>
      </w:r>
      <w:bookmarkEnd w:id="44"/>
    </w:p>
    <w:p w14:paraId="612DAF08" w14:textId="77777777" w:rsidR="001329EA" w:rsidRDefault="001329EA" w:rsidP="007D6ED3">
      <w:pPr>
        <w:pStyle w:val="SkripsiIsiLevel2"/>
      </w:pPr>
    </w:p>
    <w:p w14:paraId="6E6620D5" w14:textId="396E8D40" w:rsidR="00746B5D" w:rsidRDefault="007D6ED3" w:rsidP="007D6ED3">
      <w:pPr>
        <w:pStyle w:val="SkripsiIsiLevel2"/>
      </w:pPr>
      <w:r>
        <w:t>Dar</w:t>
      </w:r>
      <w:r w:rsidR="00D55243">
        <w:t>i gambar diatas, dapat kita ketahui bahwa proses training dengan menggunakan GPU memakan waktu sebanyak 913 detik atau 15 menit 13 detik. Training menggunakan GPU ini juga dibatasi hingga 10 epoch atau 10 kali proses training, dari kesepuluh data tersebut,</w:t>
      </w:r>
      <w:r w:rsidR="001329EA">
        <w:t xml:space="preserve"> didapatkan data terbaik pada epoch ke-9 dimana pada epoch tersebut didapatkan nilai loss function 0.191 pada data training, dan 0.0054 pada data test.</w:t>
      </w:r>
    </w:p>
    <w:p w14:paraId="1F122370" w14:textId="77777777" w:rsidR="007D6ED3" w:rsidRDefault="007D6ED3" w:rsidP="007D6ED3">
      <w:pPr>
        <w:pStyle w:val="SkripsiIsiLevel2"/>
      </w:pPr>
    </w:p>
    <w:p w14:paraId="4473C6B6" w14:textId="412812A9" w:rsidR="00746B5D" w:rsidRDefault="00746B5D" w:rsidP="00746B5D">
      <w:pPr>
        <w:pStyle w:val="SkripsiSubLevel2"/>
      </w:pPr>
      <w:bookmarkStart w:id="45" w:name="_Toc513570179"/>
      <w:r>
        <w:t xml:space="preserve">Training dengan </w:t>
      </w:r>
      <w:r w:rsidR="0008469B">
        <w:t>CPU</w:t>
      </w:r>
      <w:bookmarkEnd w:id="45"/>
    </w:p>
    <w:p w14:paraId="711CFA23" w14:textId="60E94C99" w:rsidR="0008469B" w:rsidRDefault="001329EA" w:rsidP="0008469B">
      <w:pPr>
        <w:pStyle w:val="SkripsiIsiLevel2"/>
      </w:pPr>
      <w:r>
        <w:t>Training berikutnya adalah training dengan menggunakan CPU, dan hasilnya dapat dilihat pada gambar berikut.</w:t>
      </w:r>
    </w:p>
    <w:p w14:paraId="712C800A" w14:textId="77777777" w:rsidR="001329EA" w:rsidRDefault="001329EA" w:rsidP="0008469B">
      <w:pPr>
        <w:pStyle w:val="SkripsiIsiLevel2"/>
      </w:pPr>
    </w:p>
    <w:p w14:paraId="7A12ADE4" w14:textId="274F40AA" w:rsidR="001329EA" w:rsidRDefault="001329EA" w:rsidP="001329EA">
      <w:pPr>
        <w:pStyle w:val="SkripsiNormal"/>
        <w:jc w:val="center"/>
      </w:pPr>
      <w:r>
        <w:rPr>
          <w:noProof/>
        </w:rPr>
        <w:drawing>
          <wp:inline distT="0" distB="0" distL="0" distR="0" wp14:anchorId="0DCD7B77" wp14:editId="474E70EE">
            <wp:extent cx="3780000" cy="197223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1972235"/>
                    </a:xfrm>
                    <a:prstGeom prst="rect">
                      <a:avLst/>
                    </a:prstGeom>
                    <a:noFill/>
                    <a:ln>
                      <a:noFill/>
                    </a:ln>
                  </pic:spPr>
                </pic:pic>
              </a:graphicData>
            </a:graphic>
          </wp:inline>
        </w:drawing>
      </w:r>
    </w:p>
    <w:p w14:paraId="26708A4F" w14:textId="1BA71514" w:rsidR="001329EA" w:rsidRDefault="001329EA" w:rsidP="00CC75B9">
      <w:pPr>
        <w:pStyle w:val="SkripsiGambar"/>
      </w:pPr>
      <w:bookmarkStart w:id="46" w:name="_Toc513570414"/>
      <w:r>
        <w:t>Gambar 4.4 Proses Training dengan CPU</w:t>
      </w:r>
      <w:bookmarkEnd w:id="46"/>
    </w:p>
    <w:p w14:paraId="2DF25FA6" w14:textId="05033DFB" w:rsidR="0008469B" w:rsidRDefault="001329EA" w:rsidP="001329EA">
      <w:pPr>
        <w:pStyle w:val="SkripsiIsiLevel2"/>
      </w:pPr>
      <w:r w:rsidRPr="001329EA">
        <w:lastRenderedPageBreak/>
        <w:t xml:space="preserve">Dari gambar diatas, dapat kita ketahui bahwa proses training dengan menggunakan </w:t>
      </w:r>
      <w:r>
        <w:t>CPU</w:t>
      </w:r>
      <w:r w:rsidRPr="001329EA">
        <w:t xml:space="preserve"> memakan waktu sebanyak </w:t>
      </w:r>
      <w:r>
        <w:t>1935</w:t>
      </w:r>
      <w:r w:rsidRPr="001329EA">
        <w:t xml:space="preserve"> detik atau </w:t>
      </w:r>
      <w:r>
        <w:t>32</w:t>
      </w:r>
      <w:r w:rsidRPr="001329EA">
        <w:t xml:space="preserve"> menit </w:t>
      </w:r>
      <w:r>
        <w:t>15</w:t>
      </w:r>
      <w:r w:rsidRPr="001329EA">
        <w:t xml:space="preserve"> detik. Training menggunakan </w:t>
      </w:r>
      <w:r>
        <w:t>CPU</w:t>
      </w:r>
      <w:r w:rsidRPr="001329EA">
        <w:t xml:space="preserve"> ini juga dibatasi hingga 10 epoch atau 10 kali proses training, dari kesepuluh data tersebut, didapatkan data terbaik pada epoch ke-</w:t>
      </w:r>
      <w:r>
        <w:t>8</w:t>
      </w:r>
      <w:r w:rsidRPr="001329EA">
        <w:t xml:space="preserve"> dimana pada epoch tersebut didapatkan nilai loss function 0.19</w:t>
      </w:r>
      <w:r>
        <w:t>5</w:t>
      </w:r>
      <w:r w:rsidRPr="001329EA">
        <w:t xml:space="preserve"> pada data training, dan 0.005</w:t>
      </w:r>
      <w:r>
        <w:t>5</w:t>
      </w:r>
      <w:r w:rsidRPr="001329EA">
        <w:t xml:space="preserve"> pada data test.</w:t>
      </w:r>
    </w:p>
    <w:p w14:paraId="6607B5C0" w14:textId="77777777" w:rsidR="001329EA" w:rsidRDefault="001329EA" w:rsidP="001329EA">
      <w:pPr>
        <w:pStyle w:val="SkripsiNormal"/>
      </w:pPr>
    </w:p>
    <w:p w14:paraId="26323A19" w14:textId="67B3C820" w:rsidR="0008469B" w:rsidRDefault="0008469B" w:rsidP="00746B5D">
      <w:pPr>
        <w:pStyle w:val="SkripsiSubLevel2"/>
      </w:pPr>
      <w:bookmarkStart w:id="47" w:name="_Toc513570180"/>
      <w:r>
        <w:t>Perbandingan Training CPU dan GPU</w:t>
      </w:r>
      <w:bookmarkEnd w:id="47"/>
    </w:p>
    <w:p w14:paraId="1C05146A" w14:textId="15A5E675" w:rsidR="00746B5D" w:rsidRDefault="00F33CFA" w:rsidP="00746B5D">
      <w:pPr>
        <w:pStyle w:val="SkripsiIsiLevel2"/>
      </w:pPr>
      <w:r>
        <w:t xml:space="preserve">Secara umum training dengan CPU maupun GPU menghasilkan data yang tidak jauh berbeda, dapat dilihat pada loss function yang dihasilkan </w:t>
      </w:r>
      <w:r w:rsidR="00043104">
        <w:t>berkisar</w:t>
      </w:r>
      <w:r>
        <w:t xml:space="preserve"> pada kisaran angka yang sama, yaitu 0.0054 pada training dengan </w:t>
      </w:r>
      <w:r w:rsidR="00043104">
        <w:t xml:space="preserve">menggunakan </w:t>
      </w:r>
      <w:r>
        <w:t xml:space="preserve">GPU sedangkan 0.0055 pada training dengan menggunakan CPU. Namun dari kedua proses training tersebut, </w:t>
      </w:r>
      <w:r w:rsidR="00995F35">
        <w:t>waktu yang dibutuhkan berbeda. Pada proses training dengan CPU memakan waktu sebanyak 32 menit 15 detik, sedangkan pada GPU memakan waktu sebanyak 15 menit 13 detik. Dapat dilihat bahwa dengan menggunakan GPU terdapat peningkatan 2 kali lebih cepat dibanding dengan menggunakan CPU. Artinya proses training dengan menggunakan GPU lebih efisien dibanding dengan CPU tanpa mengorbankan hasil training yang dihasilkan.</w:t>
      </w:r>
    </w:p>
    <w:p w14:paraId="255ED900" w14:textId="77777777" w:rsidR="00746B5D" w:rsidRDefault="00746B5D" w:rsidP="00746B5D">
      <w:pPr>
        <w:pStyle w:val="SkripsiNormal"/>
      </w:pPr>
    </w:p>
    <w:p w14:paraId="5C5A9BF5" w14:textId="47EFB7A3" w:rsidR="00BC44E3" w:rsidRDefault="00746B5D" w:rsidP="00BC44E3">
      <w:pPr>
        <w:pStyle w:val="SkripsiSubLevel1"/>
      </w:pPr>
      <w:bookmarkStart w:id="48" w:name="_Toc513570181"/>
      <w:r>
        <w:t>Hasil Testing</w:t>
      </w:r>
      <w:bookmarkEnd w:id="48"/>
    </w:p>
    <w:p w14:paraId="5264D370" w14:textId="3CB5C1AF" w:rsidR="002B3D5A" w:rsidRDefault="00043104" w:rsidP="002B3D5A">
      <w:pPr>
        <w:pStyle w:val="SkripsiIsiLevel1"/>
      </w:pPr>
      <w:r w:rsidRPr="00043104">
        <w:t>Pada tahap ini dilakukan testing data dengan dua cara, cara pertama yaitu dengan melihat accuracy dan loss value dari model yang dihasilkan. Setelah itu testing cara kedua dilakukan dengan cara membaca hasil model yang telah disimpan dalam format hdf5, lalu mengirimkannya melalui ke simulator dalam mode Autonomous Drive. Testing yang kedua ini untuk selanjutnya akan kita sebut dengan visual Testing. Dalam visual testing ini dikatakan berhasil jika mobil dapat berkendara secara mandiri dan dapat melewati 1 lap penuh tanpa menabrak halangan sama sekali.</w:t>
      </w:r>
    </w:p>
    <w:p w14:paraId="7C7D7E7F" w14:textId="4B8B6520" w:rsidR="006A7423" w:rsidRDefault="006A7423">
      <w:pPr>
        <w:rPr>
          <w:rFonts w:ascii="Times New Roman" w:eastAsia="Times New Roman" w:hAnsi="Times New Roman" w:cs="Times New Roman"/>
          <w:bCs/>
          <w:szCs w:val="24"/>
        </w:rPr>
      </w:pPr>
      <w:r>
        <w:br w:type="page"/>
      </w:r>
    </w:p>
    <w:p w14:paraId="128D2644" w14:textId="0963EE0D" w:rsidR="002B3D5A" w:rsidRDefault="002B3D5A" w:rsidP="002B3D5A">
      <w:pPr>
        <w:pStyle w:val="SkripsiSubLevel2"/>
      </w:pPr>
      <w:bookmarkStart w:id="49" w:name="_Toc513570182"/>
      <w:r>
        <w:lastRenderedPageBreak/>
        <w:t xml:space="preserve">Data </w:t>
      </w:r>
      <w:r w:rsidRPr="00CA49C3">
        <w:t>Testing</w:t>
      </w:r>
      <w:r w:rsidR="00CD2B14">
        <w:t xml:space="preserve"> </w:t>
      </w:r>
      <w:r w:rsidR="00043104">
        <w:t>GPU</w:t>
      </w:r>
      <w:bookmarkEnd w:id="49"/>
    </w:p>
    <w:p w14:paraId="1C91DBE8" w14:textId="31A93EB1" w:rsidR="001F7AFE" w:rsidRDefault="00DE62B2" w:rsidP="00DE62B2">
      <w:pPr>
        <w:pStyle w:val="SkripsiNormal"/>
      </w:pPr>
      <w:r>
        <w:rPr>
          <w:noProof/>
        </w:rPr>
        <w:drawing>
          <wp:inline distT="0" distB="0" distL="0" distR="0" wp14:anchorId="43DB335B" wp14:editId="0061579F">
            <wp:extent cx="3600000" cy="2689458"/>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2689458"/>
                    </a:xfrm>
                    <a:prstGeom prst="rect">
                      <a:avLst/>
                    </a:prstGeom>
                    <a:noFill/>
                    <a:ln>
                      <a:noFill/>
                    </a:ln>
                  </pic:spPr>
                </pic:pic>
              </a:graphicData>
            </a:graphic>
          </wp:inline>
        </w:drawing>
      </w:r>
      <w:r>
        <w:rPr>
          <w:noProof/>
        </w:rPr>
        <w:drawing>
          <wp:inline distT="0" distB="0" distL="0" distR="0" wp14:anchorId="0E572329" wp14:editId="1A416091">
            <wp:extent cx="3600000" cy="268945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2689458"/>
                    </a:xfrm>
                    <a:prstGeom prst="rect">
                      <a:avLst/>
                    </a:prstGeom>
                    <a:noFill/>
                    <a:ln>
                      <a:noFill/>
                    </a:ln>
                  </pic:spPr>
                </pic:pic>
              </a:graphicData>
            </a:graphic>
          </wp:inline>
        </w:drawing>
      </w:r>
    </w:p>
    <w:p w14:paraId="44D6D38F" w14:textId="58C332FA" w:rsidR="006A7423" w:rsidRDefault="006A7423" w:rsidP="00CC75B9">
      <w:pPr>
        <w:pStyle w:val="SkripsiGambar"/>
      </w:pPr>
      <w:bookmarkStart w:id="50" w:name="_Toc513570415"/>
      <w:r>
        <w:t>Gambar 4.5 Akurasi dan Loss yang dihasilkan oleh model</w:t>
      </w:r>
      <w:r w:rsidR="00043104">
        <w:t xml:space="preserve"> yang ditraining menggunakan GPU</w:t>
      </w:r>
      <w:bookmarkEnd w:id="50"/>
    </w:p>
    <w:p w14:paraId="34D95AA1" w14:textId="5334FD69" w:rsidR="006A7423" w:rsidRDefault="006A7423" w:rsidP="00043104">
      <w:pPr>
        <w:pStyle w:val="SkripsiNormal"/>
      </w:pPr>
    </w:p>
    <w:p w14:paraId="32EA7B77" w14:textId="77777777" w:rsidR="00043104" w:rsidRDefault="00043104" w:rsidP="00043104">
      <w:pPr>
        <w:pStyle w:val="SkripsiNormal"/>
      </w:pPr>
    </w:p>
    <w:p w14:paraId="237E0499" w14:textId="77777777" w:rsidR="00043104" w:rsidRDefault="00043104" w:rsidP="00043104">
      <w:pPr>
        <w:pStyle w:val="SkripsiNormal"/>
      </w:pPr>
    </w:p>
    <w:p w14:paraId="01E00685" w14:textId="7DAAEF5F" w:rsidR="00043104" w:rsidRDefault="00043104" w:rsidP="00043104">
      <w:pPr>
        <w:pStyle w:val="SkripsiSubLevel2"/>
      </w:pPr>
      <w:bookmarkStart w:id="51" w:name="_Toc513570183"/>
      <w:r>
        <w:lastRenderedPageBreak/>
        <w:t xml:space="preserve">Data </w:t>
      </w:r>
      <w:r w:rsidRPr="00CA49C3">
        <w:t>Testing</w:t>
      </w:r>
      <w:r>
        <w:t xml:space="preserve"> CPU</w:t>
      </w:r>
      <w:bookmarkEnd w:id="51"/>
    </w:p>
    <w:p w14:paraId="459B1D9E" w14:textId="759EED9F" w:rsidR="00CD2B14" w:rsidRDefault="00CD2B14" w:rsidP="00043104">
      <w:pPr>
        <w:pStyle w:val="SkripsiNormal"/>
      </w:pPr>
      <w:r w:rsidRPr="00043104">
        <w:rPr>
          <w:noProof/>
        </w:rPr>
        <w:drawing>
          <wp:inline distT="0" distB="0" distL="0" distR="0" wp14:anchorId="6F82D4A1" wp14:editId="476AF71B">
            <wp:extent cx="3600000" cy="26903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690325"/>
                    </a:xfrm>
                    <a:prstGeom prst="rect">
                      <a:avLst/>
                    </a:prstGeom>
                    <a:noFill/>
                    <a:ln>
                      <a:noFill/>
                    </a:ln>
                  </pic:spPr>
                </pic:pic>
              </a:graphicData>
            </a:graphic>
          </wp:inline>
        </w:drawing>
      </w:r>
      <w:r>
        <w:rPr>
          <w:noProof/>
        </w:rPr>
        <w:drawing>
          <wp:inline distT="0" distB="0" distL="0" distR="0" wp14:anchorId="61A0C1C1" wp14:editId="2C9E4341">
            <wp:extent cx="3600000" cy="269032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2690325"/>
                    </a:xfrm>
                    <a:prstGeom prst="rect">
                      <a:avLst/>
                    </a:prstGeom>
                    <a:noFill/>
                    <a:ln>
                      <a:noFill/>
                    </a:ln>
                  </pic:spPr>
                </pic:pic>
              </a:graphicData>
            </a:graphic>
          </wp:inline>
        </w:drawing>
      </w:r>
    </w:p>
    <w:p w14:paraId="12D02C2F" w14:textId="4CB6CBE9" w:rsidR="00043104" w:rsidRDefault="00043104" w:rsidP="00043104">
      <w:pPr>
        <w:pStyle w:val="SkripsiGambar"/>
      </w:pPr>
      <w:bookmarkStart w:id="52" w:name="_Toc513570416"/>
      <w:r>
        <w:t>Gambar 4.6 Akurasi dan Loss yang dihasilkan oleh model yang ditraining menggunakan CPU</w:t>
      </w:r>
      <w:bookmarkEnd w:id="52"/>
    </w:p>
    <w:p w14:paraId="35B5998B" w14:textId="3AEEB67D" w:rsidR="00043104" w:rsidRDefault="00043104" w:rsidP="00043104">
      <w:pPr>
        <w:pStyle w:val="SkripsiNormal"/>
      </w:pPr>
    </w:p>
    <w:p w14:paraId="72DBACF4" w14:textId="688F584C" w:rsidR="00043104" w:rsidRDefault="00043104" w:rsidP="00043104">
      <w:pPr>
        <w:pStyle w:val="SkripsiNormal"/>
      </w:pPr>
    </w:p>
    <w:p w14:paraId="5E3B542B" w14:textId="77777777" w:rsidR="00043104" w:rsidRDefault="00043104" w:rsidP="00043104">
      <w:pPr>
        <w:pStyle w:val="SkripsiNormal"/>
      </w:pPr>
    </w:p>
    <w:p w14:paraId="4A0AE149" w14:textId="00FE127D" w:rsidR="00043104" w:rsidRDefault="00043104" w:rsidP="00043104">
      <w:pPr>
        <w:pStyle w:val="SkripsiSubLevel2"/>
      </w:pPr>
      <w:bookmarkStart w:id="53" w:name="_Toc513570184"/>
      <w:r>
        <w:lastRenderedPageBreak/>
        <w:t>Data Testing GPU 100 Epoch</w:t>
      </w:r>
      <w:bookmarkEnd w:id="53"/>
    </w:p>
    <w:p w14:paraId="18157AF2" w14:textId="77909DCE" w:rsidR="00CD2B14" w:rsidRDefault="00CD2B14" w:rsidP="00043104">
      <w:pPr>
        <w:pStyle w:val="SkripsiNormal"/>
      </w:pPr>
      <w:r w:rsidRPr="00043104">
        <w:rPr>
          <w:noProof/>
        </w:rPr>
        <w:drawing>
          <wp:inline distT="0" distB="0" distL="0" distR="0" wp14:anchorId="0C09D617" wp14:editId="3736DE91">
            <wp:extent cx="3600000" cy="26903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90325"/>
                    </a:xfrm>
                    <a:prstGeom prst="rect">
                      <a:avLst/>
                    </a:prstGeom>
                    <a:noFill/>
                    <a:ln>
                      <a:noFill/>
                    </a:ln>
                  </pic:spPr>
                </pic:pic>
              </a:graphicData>
            </a:graphic>
          </wp:inline>
        </w:drawing>
      </w:r>
      <w:r>
        <w:rPr>
          <w:noProof/>
        </w:rPr>
        <w:drawing>
          <wp:inline distT="0" distB="0" distL="0" distR="0" wp14:anchorId="2467BD5D" wp14:editId="15247669">
            <wp:extent cx="3600000" cy="2690325"/>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0000" cy="2690325"/>
                    </a:xfrm>
                    <a:prstGeom prst="rect">
                      <a:avLst/>
                    </a:prstGeom>
                    <a:noFill/>
                    <a:ln>
                      <a:noFill/>
                    </a:ln>
                  </pic:spPr>
                </pic:pic>
              </a:graphicData>
            </a:graphic>
          </wp:inline>
        </w:drawing>
      </w:r>
    </w:p>
    <w:p w14:paraId="054FCB76" w14:textId="6D7C5BA1" w:rsidR="00043104" w:rsidRDefault="00043104" w:rsidP="00043104">
      <w:pPr>
        <w:pStyle w:val="SkripsiGambar"/>
      </w:pPr>
      <w:bookmarkStart w:id="54" w:name="_Toc513570417"/>
      <w:r>
        <w:t>Gambar 4.</w:t>
      </w:r>
      <w:r w:rsidR="002E0396">
        <w:t>7</w:t>
      </w:r>
      <w:r>
        <w:t xml:space="preserve"> Akurasi dan Loss yang dihasilkan oleh model yang ditraining menggunakan GPU dengan 100 Epoch</w:t>
      </w:r>
      <w:bookmarkEnd w:id="54"/>
    </w:p>
    <w:p w14:paraId="0202EAF7" w14:textId="613D2AA2" w:rsidR="00043104" w:rsidRDefault="00043104" w:rsidP="00043104">
      <w:pPr>
        <w:pStyle w:val="SkripsiNormal"/>
      </w:pPr>
    </w:p>
    <w:p w14:paraId="02996E9C" w14:textId="77777777" w:rsidR="00043104" w:rsidRDefault="00043104" w:rsidP="00043104">
      <w:pPr>
        <w:pStyle w:val="SkripsiNormal"/>
      </w:pPr>
    </w:p>
    <w:p w14:paraId="437EEE81" w14:textId="2518D96D" w:rsidR="00043104" w:rsidRDefault="00043104" w:rsidP="00043104">
      <w:pPr>
        <w:pStyle w:val="SkripsiNormal"/>
      </w:pPr>
    </w:p>
    <w:p w14:paraId="2EA523E0" w14:textId="2A2E260D" w:rsidR="00043104" w:rsidRDefault="009B2302" w:rsidP="00043104">
      <w:pPr>
        <w:pStyle w:val="SkripsiSubLevel2"/>
      </w:pPr>
      <w:bookmarkStart w:id="55" w:name="_Toc513570185"/>
      <w:r>
        <w:lastRenderedPageBreak/>
        <w:t>Interpretasi Data Testing</w:t>
      </w:r>
      <w:bookmarkEnd w:id="55"/>
    </w:p>
    <w:p w14:paraId="455A0257" w14:textId="49A9C573" w:rsidR="00043104" w:rsidRDefault="00CA49C3" w:rsidP="00043104">
      <w:pPr>
        <w:pStyle w:val="SkripsiIsiLevel2"/>
      </w:pPr>
      <w:r>
        <w:t>Dari data testing yang dihasilkan oleh GPU ataupun CPU, sekilas nampak sama. Dikarenakan loss value yang dihasilkan oleh data training baik oleh CPU ataupun GPU memiliki trend yang sama, yaitu semakin lama semakin menurun. Data ini sesuai dengan teori bahwa, semakin bertambahnya iterasi / epoch, maka semakin kecil loss value yang dihasilkan. Untuk data training antara CPU dan GPU memiliki kisaran angka di sekitar 0.020. Sedangkan untuk data testing memiliki nilai loss value di kisaran 0.005. Hal ini disebabkan oleh data training yang yang berisikan 80% total data, sedangkan data testing berisikan 20% total data. Kombinasi ini menyebabkan data training akan memiliki nilai loss value yang lebih besar dibandingkan dengan data testing.</w:t>
      </w:r>
    </w:p>
    <w:p w14:paraId="11089F80" w14:textId="42BDF5C7" w:rsidR="00CA49C3" w:rsidRDefault="00CA49C3" w:rsidP="00043104">
      <w:pPr>
        <w:pStyle w:val="SkripsiIsiLevel2"/>
      </w:pPr>
      <w:r>
        <w:t>Untuk data akurasi antara GPU dan CPU memiliki karakteristik yang terbalik dibanding dengan data loss value, jika pada loss value nilai data training lebih besar dibanding data testing, maka pada data akurasi, nilai akurasi data training akan lebih kecil dibanding data testing.</w:t>
      </w:r>
      <w:r w:rsidR="00AD2E7E">
        <w:t xml:space="preserve"> Hal ini dapat terjadi karena loss value dan berbanding terbalik dengan accuracy.</w:t>
      </w:r>
    </w:p>
    <w:p w14:paraId="0C8AA352" w14:textId="3DA833F7" w:rsidR="00AD2E7E" w:rsidRDefault="00AD2E7E" w:rsidP="00AD2E7E">
      <w:pPr>
        <w:pStyle w:val="SkripsiNormal"/>
      </w:pPr>
    </w:p>
    <w:p w14:paraId="78DE66E4" w14:textId="10D99768" w:rsidR="00AD2E7E" w:rsidRDefault="00AD2E7E" w:rsidP="00AD2E7E">
      <w:pPr>
        <w:pStyle w:val="SkripsiNormal"/>
      </w:pPr>
      <m:oMathPara>
        <m:oMath>
          <m:r>
            <w:rPr>
              <w:rFonts w:ascii="Cambria Math" w:hAnsi="Cambria Math"/>
            </w:rPr>
            <m:t>acc=</m:t>
          </m:r>
          <m:f>
            <m:fPr>
              <m:ctrlPr>
                <w:rPr>
                  <w:rFonts w:ascii="Cambria Math" w:hAnsi="Cambria Math"/>
                  <w:i/>
                </w:rPr>
              </m:ctrlPr>
            </m:fPr>
            <m:num>
              <m:r>
                <w:rPr>
                  <w:rFonts w:ascii="Cambria Math" w:hAnsi="Cambria Math"/>
                </w:rPr>
                <m:t>1</m:t>
              </m:r>
            </m:num>
            <m:den>
              <m:r>
                <w:rPr>
                  <w:rFonts w:ascii="Cambria Math" w:hAnsi="Cambria Math"/>
                </w:rPr>
                <m:t>loss</m:t>
              </m:r>
            </m:den>
          </m:f>
        </m:oMath>
      </m:oMathPara>
    </w:p>
    <w:p w14:paraId="31860E50" w14:textId="7F953310" w:rsidR="00043104" w:rsidRDefault="00043104" w:rsidP="00043104">
      <w:pPr>
        <w:pStyle w:val="SkripsiNormal"/>
      </w:pPr>
    </w:p>
    <w:p w14:paraId="19D4F8C8" w14:textId="691C0906" w:rsidR="00AD2E7E" w:rsidRDefault="00AD2E7E" w:rsidP="00AD2E7E">
      <w:pPr>
        <w:pStyle w:val="SkripsiIsiLevel2"/>
      </w:pPr>
      <w:r>
        <w:t>Untuk data berikut</w:t>
      </w:r>
      <w:r w:rsidR="00D9307C">
        <w:t xml:space="preserve">nya yaitu data training yang dijalankan oleh GPU dengan 100 epoch. </w:t>
      </w:r>
      <w:r w:rsidR="0034651E">
        <w:t>Langkah ini dilakukan untuk mengetahui bagaimana perilaku model</w:t>
      </w:r>
      <w:r w:rsidR="00693C9F">
        <w:t xml:space="preserve"> ini dengan data epoch yang cukup besar, yaitu 100 epoch. Dari grafik yang dihasilkan, data loss value pada data training memiliki trend yang semakin lama semakin menurun, dan ini menunjukkan trend yang baik. Namun untuk data testing, secara visual data turun cukup drastis pada 20 epoch pertama saja, untuk epoch ke 21 hingga 100, data berfluktuasi pada nilai 0.005 saja. Hal ini dimungkinkan karena </w:t>
      </w:r>
      <w:r w:rsidR="0049754B">
        <w:t>100 epoch dinilai terlalu besar, atau data yang dibutuhkan untuk training kurang besar. Hal tersebut dapat divalidasi melalui visual testing, dimana pada test tersebut kita mengamati bagaimana performa self-driving car.</w:t>
      </w:r>
    </w:p>
    <w:p w14:paraId="6E2DF4B4" w14:textId="77777777" w:rsidR="0049754B" w:rsidRDefault="0049754B">
      <w:pPr>
        <w:rPr>
          <w:rFonts w:ascii="Times New Roman" w:eastAsia="Times New Roman" w:hAnsi="Times New Roman" w:cs="Times New Roman"/>
          <w:b/>
          <w:bCs/>
          <w:szCs w:val="24"/>
        </w:rPr>
      </w:pPr>
      <w:r>
        <w:br w:type="page"/>
      </w:r>
    </w:p>
    <w:p w14:paraId="10213DD6" w14:textId="73931F8A" w:rsidR="002B3D5A" w:rsidRDefault="002B3D5A" w:rsidP="002B3D5A">
      <w:pPr>
        <w:pStyle w:val="SkripsiSubLevel2"/>
      </w:pPr>
      <w:bookmarkStart w:id="56" w:name="_Toc513570186"/>
      <w:r>
        <w:lastRenderedPageBreak/>
        <w:t>Visual Testing</w:t>
      </w:r>
      <w:bookmarkEnd w:id="56"/>
    </w:p>
    <w:p w14:paraId="11B23933" w14:textId="666F1C83" w:rsidR="001F7AFE" w:rsidRDefault="001F7AFE" w:rsidP="001F7AFE">
      <w:pPr>
        <w:pStyle w:val="SkripsiIsiLevel2"/>
      </w:pPr>
      <w:r>
        <w:t>Pada testing ini, kita memperhatikan pada simulator apakah mobil yang dikendarai memiliki performa yang baik atau tidak. Definisi memiliki performa yang baik adalah mobil yang dapat mengendarai tanpa menabrak ataupun keluar dari jalur. Skema testing yang dilakukan yaitu memberikan pinalti setiap mobil menabrak pembatas jalan atau keluar dari jalur.</w:t>
      </w:r>
    </w:p>
    <w:p w14:paraId="4FA5C03B" w14:textId="77777777" w:rsidR="006A7423" w:rsidRDefault="006A7423" w:rsidP="006A7423">
      <w:pPr>
        <w:pStyle w:val="SkripsiNormal"/>
      </w:pPr>
    </w:p>
    <w:p w14:paraId="1D5FC288" w14:textId="24CC6DD4" w:rsidR="00BC44E3" w:rsidRDefault="006A7423" w:rsidP="006A7423">
      <w:pPr>
        <w:pStyle w:val="SkripsiNormal"/>
        <w:jc w:val="center"/>
      </w:pPr>
      <w:r>
        <w:rPr>
          <w:noProof/>
        </w:rPr>
        <w:drawing>
          <wp:inline distT="0" distB="0" distL="0" distR="0" wp14:anchorId="50C66BD6" wp14:editId="2F66AF83">
            <wp:extent cx="3600000" cy="202371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00000" cy="2023716"/>
                    </a:xfrm>
                    <a:prstGeom prst="rect">
                      <a:avLst/>
                    </a:prstGeom>
                    <a:noFill/>
                    <a:ln>
                      <a:noFill/>
                    </a:ln>
                  </pic:spPr>
                </pic:pic>
              </a:graphicData>
            </a:graphic>
          </wp:inline>
        </w:drawing>
      </w:r>
    </w:p>
    <w:p w14:paraId="519E220D" w14:textId="255329C2" w:rsidR="006A7423" w:rsidRDefault="006A7423" w:rsidP="00CC75B9">
      <w:pPr>
        <w:pStyle w:val="SkripsiGambar"/>
      </w:pPr>
      <w:bookmarkStart w:id="57" w:name="_Toc513570418"/>
      <w:r>
        <w:t>Gambar 4.</w:t>
      </w:r>
      <w:r w:rsidR="002E0396">
        <w:t>8</w:t>
      </w:r>
      <w:r>
        <w:t xml:space="preserve"> Visual Testing</w:t>
      </w:r>
      <w:bookmarkEnd w:id="57"/>
    </w:p>
    <w:p w14:paraId="6B4CA9DE" w14:textId="1F21088F" w:rsidR="0049754B" w:rsidRDefault="0049754B" w:rsidP="0049754B">
      <w:pPr>
        <w:pStyle w:val="SkripsiNormal"/>
      </w:pPr>
    </w:p>
    <w:p w14:paraId="515219D5" w14:textId="5606B974" w:rsidR="0049754B" w:rsidRDefault="00DF16F0" w:rsidP="00DF16F0">
      <w:pPr>
        <w:pStyle w:val="SkripsiNormal"/>
      </w:pPr>
      <w:r>
        <w:t>Dari visual testing, didapatkan hasil sebagai berikut:</w:t>
      </w:r>
    </w:p>
    <w:p w14:paraId="5B058D9A" w14:textId="77777777" w:rsidR="00DF16F0" w:rsidRDefault="00DF16F0" w:rsidP="00DF16F0">
      <w:pPr>
        <w:pStyle w:val="SkripsiNormal"/>
      </w:pPr>
    </w:p>
    <w:tbl>
      <w:tblPr>
        <w:tblStyle w:val="TableGrid"/>
        <w:tblW w:w="0" w:type="auto"/>
        <w:jc w:val="center"/>
        <w:tblLook w:val="04A0" w:firstRow="1" w:lastRow="0" w:firstColumn="1" w:lastColumn="0" w:noHBand="0" w:noVBand="1"/>
      </w:tblPr>
      <w:tblGrid>
        <w:gridCol w:w="986"/>
        <w:gridCol w:w="851"/>
      </w:tblGrid>
      <w:tr w:rsidR="00DF16F0" w:rsidRPr="00DF16F0" w14:paraId="60E0C0EE" w14:textId="77777777" w:rsidTr="00DF16F0">
        <w:trPr>
          <w:jc w:val="center"/>
        </w:trPr>
        <w:tc>
          <w:tcPr>
            <w:tcW w:w="704" w:type="dxa"/>
          </w:tcPr>
          <w:p w14:paraId="763BEDE4" w14:textId="6129EA28" w:rsidR="00DF16F0" w:rsidRPr="00DF16F0" w:rsidRDefault="00DF16F0" w:rsidP="00DF16F0">
            <w:pPr>
              <w:pStyle w:val="SkripsiNormal"/>
              <w:rPr>
                <w:b/>
              </w:rPr>
            </w:pPr>
            <w:r>
              <w:rPr>
                <w:b/>
              </w:rPr>
              <w:t>Putaran</w:t>
            </w:r>
          </w:p>
        </w:tc>
        <w:tc>
          <w:tcPr>
            <w:tcW w:w="851" w:type="dxa"/>
          </w:tcPr>
          <w:p w14:paraId="74223F3B" w14:textId="27D3600F" w:rsidR="00DF16F0" w:rsidRPr="00DF16F0" w:rsidRDefault="00DF16F0" w:rsidP="00DF16F0">
            <w:pPr>
              <w:pStyle w:val="SkripsiNormal"/>
              <w:rPr>
                <w:b/>
              </w:rPr>
            </w:pPr>
            <w:r w:rsidRPr="00DF16F0">
              <w:rPr>
                <w:b/>
              </w:rPr>
              <w:t>Pinalti</w:t>
            </w:r>
          </w:p>
        </w:tc>
      </w:tr>
      <w:tr w:rsidR="00DF16F0" w14:paraId="4809F3B5" w14:textId="77777777" w:rsidTr="00DF16F0">
        <w:trPr>
          <w:jc w:val="center"/>
        </w:trPr>
        <w:tc>
          <w:tcPr>
            <w:tcW w:w="704" w:type="dxa"/>
          </w:tcPr>
          <w:p w14:paraId="2956461A" w14:textId="7318D59F" w:rsidR="00DF16F0" w:rsidRDefault="00DF16F0" w:rsidP="00DF16F0">
            <w:pPr>
              <w:pStyle w:val="SkripsiNormal"/>
            </w:pPr>
            <w:r>
              <w:t>1</w:t>
            </w:r>
          </w:p>
        </w:tc>
        <w:tc>
          <w:tcPr>
            <w:tcW w:w="851" w:type="dxa"/>
          </w:tcPr>
          <w:p w14:paraId="6DCC0C8A" w14:textId="654D4F73" w:rsidR="00DF16F0" w:rsidRDefault="00DF16F0" w:rsidP="00DF16F0">
            <w:pPr>
              <w:pStyle w:val="SkripsiNormal"/>
            </w:pPr>
            <w:r>
              <w:t>0</w:t>
            </w:r>
          </w:p>
        </w:tc>
      </w:tr>
      <w:tr w:rsidR="00DF16F0" w14:paraId="2D946BF0" w14:textId="77777777" w:rsidTr="00DF16F0">
        <w:trPr>
          <w:jc w:val="center"/>
        </w:trPr>
        <w:tc>
          <w:tcPr>
            <w:tcW w:w="704" w:type="dxa"/>
          </w:tcPr>
          <w:p w14:paraId="40D73E0C" w14:textId="1AC81B1E" w:rsidR="00DF16F0" w:rsidRDefault="00DF16F0" w:rsidP="00DF16F0">
            <w:pPr>
              <w:pStyle w:val="SkripsiNormal"/>
            </w:pPr>
            <w:r>
              <w:t>2</w:t>
            </w:r>
          </w:p>
        </w:tc>
        <w:tc>
          <w:tcPr>
            <w:tcW w:w="851" w:type="dxa"/>
          </w:tcPr>
          <w:p w14:paraId="1C741D4A" w14:textId="61EDE5B0" w:rsidR="00DF16F0" w:rsidRDefault="00DF16F0" w:rsidP="00DF16F0">
            <w:pPr>
              <w:pStyle w:val="SkripsiNormal"/>
            </w:pPr>
            <w:r>
              <w:t>1</w:t>
            </w:r>
          </w:p>
        </w:tc>
      </w:tr>
      <w:tr w:rsidR="00DF16F0" w14:paraId="59CD7EE7" w14:textId="77777777" w:rsidTr="00DF16F0">
        <w:trPr>
          <w:jc w:val="center"/>
        </w:trPr>
        <w:tc>
          <w:tcPr>
            <w:tcW w:w="704" w:type="dxa"/>
          </w:tcPr>
          <w:p w14:paraId="31FD97AD" w14:textId="09C5062C" w:rsidR="00DF16F0" w:rsidRDefault="00DF16F0" w:rsidP="00DF16F0">
            <w:pPr>
              <w:pStyle w:val="SkripsiNormal"/>
            </w:pPr>
            <w:r>
              <w:t>3</w:t>
            </w:r>
          </w:p>
        </w:tc>
        <w:tc>
          <w:tcPr>
            <w:tcW w:w="851" w:type="dxa"/>
          </w:tcPr>
          <w:p w14:paraId="68B0983E" w14:textId="7E9174E3" w:rsidR="00DF16F0" w:rsidRDefault="00DF16F0" w:rsidP="00DF16F0">
            <w:pPr>
              <w:pStyle w:val="SkripsiNormal"/>
            </w:pPr>
            <w:r>
              <w:t>1</w:t>
            </w:r>
          </w:p>
        </w:tc>
      </w:tr>
      <w:tr w:rsidR="00DF16F0" w14:paraId="746C1EE4" w14:textId="77777777" w:rsidTr="00DF16F0">
        <w:trPr>
          <w:jc w:val="center"/>
        </w:trPr>
        <w:tc>
          <w:tcPr>
            <w:tcW w:w="704" w:type="dxa"/>
          </w:tcPr>
          <w:p w14:paraId="3B8A51D7" w14:textId="668A8945" w:rsidR="00DF16F0" w:rsidRDefault="00DF16F0" w:rsidP="00DF16F0">
            <w:pPr>
              <w:pStyle w:val="SkripsiNormal"/>
            </w:pPr>
            <w:r>
              <w:t>4</w:t>
            </w:r>
          </w:p>
        </w:tc>
        <w:tc>
          <w:tcPr>
            <w:tcW w:w="851" w:type="dxa"/>
          </w:tcPr>
          <w:p w14:paraId="44726A7D" w14:textId="2D3E3482" w:rsidR="00DF16F0" w:rsidRDefault="00DF16F0" w:rsidP="00DF16F0">
            <w:pPr>
              <w:pStyle w:val="SkripsiNormal"/>
            </w:pPr>
            <w:r>
              <w:t>1</w:t>
            </w:r>
          </w:p>
        </w:tc>
      </w:tr>
      <w:tr w:rsidR="00DF16F0" w14:paraId="089BA49C" w14:textId="77777777" w:rsidTr="00DF16F0">
        <w:trPr>
          <w:jc w:val="center"/>
        </w:trPr>
        <w:tc>
          <w:tcPr>
            <w:tcW w:w="704" w:type="dxa"/>
          </w:tcPr>
          <w:p w14:paraId="72E9F6BA" w14:textId="6BC0FA40" w:rsidR="00DF16F0" w:rsidRDefault="00DF16F0" w:rsidP="00DF16F0">
            <w:pPr>
              <w:pStyle w:val="SkripsiNormal"/>
            </w:pPr>
            <w:r>
              <w:t>5</w:t>
            </w:r>
          </w:p>
        </w:tc>
        <w:tc>
          <w:tcPr>
            <w:tcW w:w="851" w:type="dxa"/>
          </w:tcPr>
          <w:p w14:paraId="14AB3EF9" w14:textId="4671256F" w:rsidR="00DF16F0" w:rsidRDefault="00DF16F0" w:rsidP="00DF16F0">
            <w:pPr>
              <w:pStyle w:val="SkripsiNormal"/>
            </w:pPr>
            <w:r>
              <w:t>1</w:t>
            </w:r>
          </w:p>
        </w:tc>
      </w:tr>
    </w:tbl>
    <w:p w14:paraId="7E74575C" w14:textId="5AAD9AFD" w:rsidR="00DF16F0" w:rsidRDefault="00DF16F0" w:rsidP="00F448BF">
      <w:pPr>
        <w:pStyle w:val="SkripsiTabel"/>
      </w:pPr>
      <w:r>
        <w:t>Tabel 4.1 Hasil visual testing</w:t>
      </w:r>
    </w:p>
    <w:p w14:paraId="01E7BB4B" w14:textId="3208DD8D" w:rsidR="00DF16F0" w:rsidRDefault="00DF16F0" w:rsidP="00DF16F0">
      <w:pPr>
        <w:pStyle w:val="SkripsiNormal"/>
      </w:pPr>
    </w:p>
    <w:p w14:paraId="192831A2" w14:textId="4AED76FD" w:rsidR="00DF16F0" w:rsidRDefault="00DF16F0" w:rsidP="00DF16F0">
      <w:pPr>
        <w:pStyle w:val="SkripsiNormal"/>
      </w:pPr>
      <w:r>
        <w:t xml:space="preserve">Dari data tersebut dapat kita ketahui, bahwa secara umum keseluruhan putaran memiliki pinalti sebesar 1 poin, kecuali pada putaran pertama. Hal ini dapat terjadi karena pinalti terjadi pada transisi antara awal dan akhir dari sirkuit. Sehingga pada putaran pertama tidak mengalami pinalti sama sekali, sedangkan pada putaran kedua dan seterusnya memiliki pinalti yang sama, yaitu satu poin. Dari pengujian visual </w:t>
      </w:r>
      <w:r>
        <w:lastRenderedPageBreak/>
        <w:t>keseluruhan pinalti yang didapatkan berada pada area yang sama, ditunjukkan pada gambar 4.7.</w:t>
      </w:r>
    </w:p>
    <w:p w14:paraId="12FAA0DA" w14:textId="33F995FA" w:rsidR="00DF16F0" w:rsidRDefault="00DF16F0" w:rsidP="00DF16F0">
      <w:pPr>
        <w:pStyle w:val="SkripsiNormal"/>
      </w:pPr>
    </w:p>
    <w:p w14:paraId="08FB55F1" w14:textId="50E99CC6" w:rsidR="00DF16F0" w:rsidRDefault="00DF16F0" w:rsidP="00DF16F0">
      <w:pPr>
        <w:pStyle w:val="SkripsiNormal"/>
        <w:jc w:val="center"/>
      </w:pPr>
      <w:r>
        <w:rPr>
          <w:noProof/>
        </w:rPr>
        <w:drawing>
          <wp:inline distT="0" distB="0" distL="0" distR="0" wp14:anchorId="75121947" wp14:editId="3D8490DE">
            <wp:extent cx="3600000" cy="2814631"/>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0000" cy="2814631"/>
                    </a:xfrm>
                    <a:prstGeom prst="rect">
                      <a:avLst/>
                    </a:prstGeom>
                  </pic:spPr>
                </pic:pic>
              </a:graphicData>
            </a:graphic>
          </wp:inline>
        </w:drawing>
      </w:r>
    </w:p>
    <w:p w14:paraId="2D30397D" w14:textId="42755DAE" w:rsidR="004C1059" w:rsidRDefault="004C1059" w:rsidP="004C1059">
      <w:pPr>
        <w:pStyle w:val="SkripsiGambar"/>
      </w:pPr>
      <w:bookmarkStart w:id="58" w:name="_Toc513570419"/>
      <w:r>
        <w:t>Gambar 4.</w:t>
      </w:r>
      <w:r w:rsidR="00F448BF">
        <w:t>9</w:t>
      </w:r>
      <w:r>
        <w:t xml:space="preserve"> Area rawan pinalti</w:t>
      </w:r>
      <w:bookmarkEnd w:id="58"/>
    </w:p>
    <w:p w14:paraId="3E7C8405" w14:textId="5349E510" w:rsidR="00DF16F0" w:rsidRDefault="00DF16F0" w:rsidP="00DF16F0">
      <w:pPr>
        <w:pStyle w:val="SkripsiNormal"/>
      </w:pPr>
    </w:p>
    <w:p w14:paraId="54E5796B" w14:textId="4BE0C63A" w:rsidR="004C1059" w:rsidRPr="0049754B" w:rsidRDefault="004C1059" w:rsidP="00DF16F0">
      <w:pPr>
        <w:pStyle w:val="SkripsiNormal"/>
      </w:pPr>
      <w:r>
        <w:t>Dari data yang didapatkan dimungkinkan bahwa data yang digunakan untuk training kurang banyak, atau saat proses generate data user cenderung terlalu dekat dengan pembatas, sehingga proses autonomous drive berusaha meniru input yang telah diberikan oleh user, yaitu terlalu dekat dengan pembatas.</w:t>
      </w:r>
    </w:p>
    <w:p w14:paraId="5F8E8608" w14:textId="77777777" w:rsidR="00BC44E3" w:rsidRDefault="00BC44E3" w:rsidP="006437E5">
      <w:pPr>
        <w:pStyle w:val="SkripsiNormal"/>
      </w:pPr>
    </w:p>
    <w:p w14:paraId="51A63444" w14:textId="77777777" w:rsidR="006437E5" w:rsidRDefault="006437E5" w:rsidP="006437E5">
      <w:pPr>
        <w:pStyle w:val="SkripsiHeader"/>
        <w:sectPr w:rsidR="006437E5">
          <w:pgSz w:w="8391" w:h="11907"/>
          <w:pgMar w:top="850" w:right="850" w:bottom="850" w:left="1417" w:header="720" w:footer="720" w:gutter="0"/>
          <w:cols w:space="720"/>
          <w:docGrid w:linePitch="360"/>
        </w:sectPr>
      </w:pPr>
    </w:p>
    <w:p w14:paraId="4767551B" w14:textId="2D777D1C" w:rsidR="767CCCA7" w:rsidRDefault="767CCCA7" w:rsidP="006437E5">
      <w:pPr>
        <w:pStyle w:val="SkripsiHeader"/>
      </w:pPr>
      <w:bookmarkStart w:id="59" w:name="_Toc513570187"/>
      <w:r w:rsidRPr="767CCCA7">
        <w:lastRenderedPageBreak/>
        <w:t>BAB V</w:t>
      </w:r>
      <w:r w:rsidR="006437E5">
        <w:br/>
      </w:r>
      <w:r w:rsidRPr="767CCCA7">
        <w:t>PENUTUP</w:t>
      </w:r>
      <w:bookmarkEnd w:id="59"/>
    </w:p>
    <w:p w14:paraId="0309C3EB" w14:textId="44207E84" w:rsidR="00BC44E3" w:rsidRDefault="00D55D83" w:rsidP="00D55D83">
      <w:pPr>
        <w:pStyle w:val="SkripsiHiddenBab"/>
      </w:pPr>
      <w:r w:rsidRPr="00D55D83">
        <w:t>BAB V PENUTUP</w:t>
      </w:r>
    </w:p>
    <w:p w14:paraId="2DA25C54" w14:textId="6994E313" w:rsidR="00D55D83" w:rsidRDefault="00D55D83" w:rsidP="00D55D83">
      <w:pPr>
        <w:pStyle w:val="SkripsiSubLevel1"/>
        <w:numPr>
          <w:ilvl w:val="1"/>
          <w:numId w:val="8"/>
        </w:numPr>
      </w:pPr>
      <w:bookmarkStart w:id="60" w:name="_Toc513570188"/>
      <w:r>
        <w:t>KESIMPULAN</w:t>
      </w:r>
      <w:bookmarkEnd w:id="60"/>
    </w:p>
    <w:p w14:paraId="370C094B" w14:textId="407D444D" w:rsidR="00F25762" w:rsidRDefault="000A45B5" w:rsidP="00F25762">
      <w:pPr>
        <w:pStyle w:val="SkripsiIsiLevel1"/>
      </w:pPr>
      <w:r>
        <w:t xml:space="preserve">Berdasarkan dari hasil penelitian yang telah dilakukan, </w:t>
      </w:r>
      <w:r w:rsidR="00F25762">
        <w:t>telah didapatkan satu model Deep Learning yang dapat digunakan untuk aplikasi Self-Driving Car. Model dibuat dengan 10 layer dimana 5 diantaranya adalah Convolutional Network, 4 diantaranya adalah Fully Connected Layer, serta Flatten Layer. Proses Training Deep Neural network dapat dilakukan dengan CPU ataupun GPU, keduanya memiliki hasil yang hampir sama, perbedaan terletak pada eksekusi waktu yang dibutuhkan, penggunaan GPU memakan waktu lebih sedikit dibanding dengan penggunaan CPU. Testing yang dihasilkan oleh training 100 epoch memiliki data yang cukup baik ditandai dengan loss value berkisar pada 0.015 pada data training, dan 0.005 pada data testing. Pengujian secara visual rata-rata mendapatkan pinalti 1 poin kecuali pada putaran pertama, dikarenakan data untuk training kurang banyak, atau penulis memberikan input yang tidak baik, sehingga model cenderung meniru perilaku yang tidak baik tersebut.</w:t>
      </w:r>
    </w:p>
    <w:p w14:paraId="66BEE371" w14:textId="77777777" w:rsidR="00FA1ACE" w:rsidRDefault="00FA1ACE" w:rsidP="00FA1ACE">
      <w:pPr>
        <w:pStyle w:val="SkripsiNormal"/>
      </w:pPr>
    </w:p>
    <w:p w14:paraId="3A7659E4" w14:textId="7D19986D" w:rsidR="00D55D83" w:rsidRPr="00D55D83" w:rsidRDefault="00D55D83" w:rsidP="00D55D83">
      <w:pPr>
        <w:pStyle w:val="SkripsiSubLevel1"/>
      </w:pPr>
      <w:bookmarkStart w:id="61" w:name="_Toc513570189"/>
      <w:r>
        <w:t>SARAN</w:t>
      </w:r>
      <w:bookmarkEnd w:id="61"/>
    </w:p>
    <w:p w14:paraId="2502C933" w14:textId="227EB162" w:rsidR="00BC44E3" w:rsidRDefault="00F25762" w:rsidP="00FA1ACE">
      <w:pPr>
        <w:pStyle w:val="SkripsiIsiLevel1"/>
      </w:pPr>
      <w:r>
        <w:t>Saran untuk penelitian berikutnya yaitu, diharapkan pada penelitian berikutnya dapat dicoba model-model deep learning yang lain. Diusahakan pada proses generate data cukup banyak dan sebagus mungkin, karena kualitas input yang baik akan menghasilkan output yang baik. Serta diharapkan dapat dibuat prototipe self driving car skala kecil.</w:t>
      </w:r>
    </w:p>
    <w:p w14:paraId="6C90C58E" w14:textId="77777777" w:rsidR="006437E5" w:rsidRDefault="006437E5" w:rsidP="00BC44E3">
      <w:pPr>
        <w:pStyle w:val="SkripsiNormal"/>
      </w:pPr>
    </w:p>
    <w:p w14:paraId="662C1831" w14:textId="1763D937" w:rsidR="00BC44E3" w:rsidRDefault="00BC44E3" w:rsidP="00BC44E3">
      <w:pPr>
        <w:pStyle w:val="SkripsiNormal"/>
        <w:sectPr w:rsidR="00BC44E3">
          <w:pgSz w:w="8391" w:h="11907"/>
          <w:pgMar w:top="850" w:right="850" w:bottom="850" w:left="1417" w:header="720" w:footer="720" w:gutter="0"/>
          <w:cols w:space="720"/>
          <w:docGrid w:linePitch="360"/>
        </w:sectPr>
      </w:pPr>
    </w:p>
    <w:p w14:paraId="32A6D7C2" w14:textId="77777777" w:rsidR="00F25762" w:rsidRDefault="00F25762">
      <w:pPr>
        <w:rPr>
          <w:rFonts w:ascii="Times New Roman" w:eastAsia="Times New Roman" w:hAnsi="Times New Roman" w:cs="Times New Roman"/>
          <w:b/>
          <w:bCs/>
          <w:sz w:val="24"/>
          <w:szCs w:val="24"/>
        </w:rPr>
      </w:pPr>
      <w:r>
        <w:lastRenderedPageBreak/>
        <w:br w:type="page"/>
      </w:r>
    </w:p>
    <w:p w14:paraId="6EDB930B" w14:textId="7167B565" w:rsidR="767CCCA7" w:rsidRDefault="767CCCA7" w:rsidP="006437E5">
      <w:pPr>
        <w:pStyle w:val="SkripsiHeader"/>
      </w:pPr>
      <w:bookmarkStart w:id="62" w:name="_Toc513570190"/>
      <w:r w:rsidRPr="767CCCA7">
        <w:lastRenderedPageBreak/>
        <w:t>DAFTAR PUSTAKA</w:t>
      </w:r>
      <w:bookmarkEnd w:id="62"/>
    </w:p>
    <w:p w14:paraId="14DBD55D" w14:textId="1DC76D54" w:rsidR="00263E4B" w:rsidRDefault="00263E4B" w:rsidP="006437E5">
      <w:pPr>
        <w:pStyle w:val="SkripsiNormal"/>
      </w:pPr>
    </w:p>
    <w:p w14:paraId="6BF884F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Agatonovic-Kustrin, S. and Beresford, R. (2000) ‘Basic concepts of artificial neural network (ANN) modeling and its application in pharmaceutical research’, </w:t>
      </w:r>
      <w:r>
        <w:rPr>
          <w:rFonts w:ascii="Times New Roman" w:hAnsi="Times New Roman" w:cs="Times New Roman"/>
          <w:i/>
          <w:iCs/>
          <w:sz w:val="24"/>
          <w:szCs w:val="24"/>
        </w:rPr>
        <w:t>Journal of Pharmaceutical and Biomedical Analysis</w:t>
      </w:r>
      <w:r>
        <w:rPr>
          <w:rFonts w:ascii="Times New Roman" w:hAnsi="Times New Roman" w:cs="Times New Roman"/>
          <w:sz w:val="24"/>
          <w:szCs w:val="24"/>
        </w:rPr>
        <w:t>. Elsevier, 22(5), pp. 717–727. doi: 10.1016/S0731-7085(99)00272-1.</w:t>
      </w:r>
    </w:p>
    <w:p w14:paraId="38121FB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engio, Y. and Lecun, Y. (2007) ‘Scaling Learning Algorithms towards AI’, </w:t>
      </w:r>
      <w:r>
        <w:rPr>
          <w:rFonts w:ascii="Times New Roman" w:hAnsi="Times New Roman" w:cs="Times New Roman"/>
          <w:i/>
          <w:iCs/>
          <w:sz w:val="24"/>
          <w:szCs w:val="24"/>
        </w:rPr>
        <w:t>Large Scale Kernel Machines</w:t>
      </w:r>
      <w:r>
        <w:rPr>
          <w:rFonts w:ascii="Times New Roman" w:hAnsi="Times New Roman" w:cs="Times New Roman"/>
          <w:sz w:val="24"/>
          <w:szCs w:val="24"/>
        </w:rPr>
        <w:t>, (1), pp. 321–360. doi: 10.1.1.72.4580.</w:t>
      </w:r>
    </w:p>
    <w:p w14:paraId="2A57B8FA"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Bojarski, M. </w:t>
      </w:r>
      <w:r>
        <w:rPr>
          <w:rFonts w:ascii="Times New Roman" w:hAnsi="Times New Roman" w:cs="Times New Roman"/>
          <w:i/>
          <w:iCs/>
          <w:sz w:val="24"/>
          <w:szCs w:val="24"/>
        </w:rPr>
        <w:t>et al.</w:t>
      </w:r>
      <w:r>
        <w:rPr>
          <w:rFonts w:ascii="Times New Roman" w:hAnsi="Times New Roman" w:cs="Times New Roman"/>
          <w:sz w:val="24"/>
          <w:szCs w:val="24"/>
        </w:rPr>
        <w:t xml:space="preserve"> (2016) ‘End to End Learning for Self-Driving Cars’, pp. 1–9. Available at: http://arxiv.org/abs/1604.07316.</w:t>
      </w:r>
    </w:p>
    <w:p w14:paraId="02600E37"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Ceder, V. L. (2010) </w:t>
      </w:r>
      <w:r>
        <w:rPr>
          <w:rFonts w:ascii="Times New Roman" w:hAnsi="Times New Roman" w:cs="Times New Roman"/>
          <w:i/>
          <w:iCs/>
          <w:sz w:val="24"/>
          <w:szCs w:val="24"/>
        </w:rPr>
        <w:t>The Quick Python Book</w:t>
      </w:r>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doi: 10.1016/j.jinsphys.2008.04.013.</w:t>
      </w:r>
    </w:p>
    <w:p w14:paraId="3A0DFAB8"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Darrell Etherington (2017) </w:t>
      </w:r>
      <w:r>
        <w:rPr>
          <w:rFonts w:ascii="Times New Roman" w:hAnsi="Times New Roman" w:cs="Times New Roman"/>
          <w:i/>
          <w:iCs/>
          <w:sz w:val="24"/>
          <w:szCs w:val="24"/>
        </w:rPr>
        <w:t>Udacity open sources its self-driving car simulator for anyone to use</w:t>
      </w:r>
      <w:r>
        <w:rPr>
          <w:rFonts w:ascii="Times New Roman" w:hAnsi="Times New Roman" w:cs="Times New Roman"/>
          <w:sz w:val="24"/>
          <w:szCs w:val="24"/>
        </w:rPr>
        <w:t xml:space="preserve">, </w:t>
      </w:r>
      <w:r>
        <w:rPr>
          <w:rFonts w:ascii="Times New Roman" w:hAnsi="Times New Roman" w:cs="Times New Roman"/>
          <w:i/>
          <w:iCs/>
          <w:sz w:val="24"/>
          <w:szCs w:val="24"/>
        </w:rPr>
        <w:t>Techcrunh.com</w:t>
      </w:r>
      <w:r>
        <w:rPr>
          <w:rFonts w:ascii="Times New Roman" w:hAnsi="Times New Roman" w:cs="Times New Roman"/>
          <w:sz w:val="24"/>
          <w:szCs w:val="24"/>
        </w:rPr>
        <w:t>. Available at: https://techcrunch.com/2017/02/08/udacity-open-sources-its-self-driving-car-simulator-for-anyone-to-use/.</w:t>
      </w:r>
    </w:p>
    <w:p w14:paraId="45583B2A"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He, K. </w:t>
      </w:r>
      <w:r>
        <w:rPr>
          <w:rFonts w:ascii="Times New Roman" w:hAnsi="Times New Roman" w:cs="Times New Roman"/>
          <w:i/>
          <w:iCs/>
          <w:sz w:val="24"/>
          <w:szCs w:val="24"/>
        </w:rPr>
        <w:t>et al.</w:t>
      </w:r>
      <w:r>
        <w:rPr>
          <w:rFonts w:ascii="Times New Roman" w:hAnsi="Times New Roman" w:cs="Times New Roman"/>
          <w:sz w:val="24"/>
          <w:szCs w:val="24"/>
        </w:rPr>
        <w:t xml:space="preserve"> (2015) ‘Delving deep into rectifiers: Surpassing human-level performance on imagenet classification’, </w:t>
      </w:r>
      <w:r>
        <w:rPr>
          <w:rFonts w:ascii="Times New Roman" w:hAnsi="Times New Roman" w:cs="Times New Roman"/>
          <w:i/>
          <w:iCs/>
          <w:sz w:val="24"/>
          <w:szCs w:val="24"/>
        </w:rPr>
        <w:t>Proceedings of the IEEE International Conference on Computer Vision</w:t>
      </w:r>
      <w:r>
        <w:rPr>
          <w:rFonts w:ascii="Times New Roman" w:hAnsi="Times New Roman" w:cs="Times New Roman"/>
          <w:sz w:val="24"/>
          <w:szCs w:val="24"/>
        </w:rPr>
        <w:t>, 2015 Inter, pp. 1026–1034. doi: 10.1109/ICCV.2015.123.</w:t>
      </w:r>
    </w:p>
    <w:p w14:paraId="64E28E53"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i/>
          <w:iCs/>
          <w:sz w:val="24"/>
          <w:szCs w:val="24"/>
        </w:rPr>
        <w:t>Keras: The Python Deep Learning library</w:t>
      </w:r>
      <w:r>
        <w:rPr>
          <w:rFonts w:ascii="Times New Roman" w:hAnsi="Times New Roman" w:cs="Times New Roman"/>
          <w:sz w:val="24"/>
          <w:szCs w:val="24"/>
        </w:rPr>
        <w:t xml:space="preserve"> (2015) </w:t>
      </w:r>
      <w:r>
        <w:rPr>
          <w:rFonts w:ascii="Times New Roman" w:hAnsi="Times New Roman" w:cs="Times New Roman"/>
          <w:i/>
          <w:iCs/>
          <w:sz w:val="24"/>
          <w:szCs w:val="24"/>
        </w:rPr>
        <w:t>Keras.Io</w:t>
      </w:r>
      <w:r>
        <w:rPr>
          <w:rFonts w:ascii="Times New Roman" w:hAnsi="Times New Roman" w:cs="Times New Roman"/>
          <w:sz w:val="24"/>
          <w:szCs w:val="24"/>
        </w:rPr>
        <w:t>. Available at: https://keras.io/%0Apapers3://publication/uuid/07295FF5-0ED2-40F6-ACD1-95ADC043E29C (Accessed: 30 April 2018).</w:t>
      </w:r>
    </w:p>
    <w:p w14:paraId="627AFEB6"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Kingma, D. P. and Ba, J. (2014) ‘Adam: A Method for Stochastic Optimization’, pp. 1–15. doi: http://doi.acm.org.ezproxy.lib.ucf.edu/10.1145/1830483.1830503.</w:t>
      </w:r>
    </w:p>
    <w:p w14:paraId="238A6FEC"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Krizhevsky, A., Sutskever, I. and Geoffrey E., H. (2012) ‘ImageNet Classification with Deep Convolutional Neural Networks’, </w:t>
      </w:r>
      <w:r>
        <w:rPr>
          <w:rFonts w:ascii="Times New Roman" w:hAnsi="Times New Roman" w:cs="Times New Roman"/>
          <w:i/>
          <w:iCs/>
          <w:sz w:val="24"/>
          <w:szCs w:val="24"/>
        </w:rPr>
        <w:t>Advances in Neural Information Processing Systems 25 (NIPS2012)</w:t>
      </w:r>
      <w:r>
        <w:rPr>
          <w:rFonts w:ascii="Times New Roman" w:hAnsi="Times New Roman" w:cs="Times New Roman"/>
          <w:sz w:val="24"/>
          <w:szCs w:val="24"/>
        </w:rPr>
        <w:t>, pp. 1–9. doi: 10.1109/5.726791.</w:t>
      </w:r>
    </w:p>
    <w:p w14:paraId="10F4887B"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McClelland, C. (2017) </w:t>
      </w:r>
      <w:r>
        <w:rPr>
          <w:rFonts w:ascii="Times New Roman" w:hAnsi="Times New Roman" w:cs="Times New Roman"/>
          <w:i/>
          <w:iCs/>
          <w:sz w:val="24"/>
          <w:szCs w:val="24"/>
        </w:rPr>
        <w:t>The Difference Between Artificial Intelligence, Machine Learning, and Deep Learning</w:t>
      </w:r>
      <w:r>
        <w:rPr>
          <w:rFonts w:ascii="Times New Roman" w:hAnsi="Times New Roman" w:cs="Times New Roman"/>
          <w:sz w:val="24"/>
          <w:szCs w:val="24"/>
        </w:rPr>
        <w:t xml:space="preserve">, </w:t>
      </w:r>
      <w:r>
        <w:rPr>
          <w:rFonts w:ascii="Times New Roman" w:hAnsi="Times New Roman" w:cs="Times New Roman"/>
          <w:i/>
          <w:iCs/>
          <w:sz w:val="24"/>
          <w:szCs w:val="24"/>
        </w:rPr>
        <w:t>Medium.com</w:t>
      </w:r>
      <w:r>
        <w:rPr>
          <w:rFonts w:ascii="Times New Roman" w:hAnsi="Times New Roman" w:cs="Times New Roman"/>
          <w:sz w:val="24"/>
          <w:szCs w:val="24"/>
        </w:rPr>
        <w:t>. Available at: https://medium.com/iotforall/the-difference-between-artificial-intelligence-machine-learning-and-deep-learning-3aa67bff5991 (Accessed: 1 May 2018).</w:t>
      </w:r>
    </w:p>
    <w:p w14:paraId="10247EB3" w14:textId="77777777" w:rsidR="00F25762" w:rsidRDefault="00F25762" w:rsidP="00B11C3B">
      <w:pPr>
        <w:widowControl w:val="0"/>
        <w:autoSpaceDE w:val="0"/>
        <w:autoSpaceDN w:val="0"/>
        <w:adjustRightInd w:val="0"/>
        <w:spacing w:after="140" w:line="288" w:lineRule="auto"/>
        <w:ind w:left="567" w:hanging="567"/>
        <w:rPr>
          <w:rFonts w:ascii="Times New Roman" w:hAnsi="Times New Roman" w:cs="Times New Roman"/>
          <w:sz w:val="24"/>
          <w:szCs w:val="24"/>
        </w:rPr>
      </w:pPr>
      <w:r>
        <w:rPr>
          <w:rFonts w:ascii="Times New Roman" w:hAnsi="Times New Roman" w:cs="Times New Roman"/>
          <w:sz w:val="24"/>
          <w:szCs w:val="24"/>
        </w:rPr>
        <w:t xml:space="preserve">Rumelhart, D. E., Hinton, G. E. and Williams, R. J. (1986) ‘Learning representations by back-propagating errors’, </w:t>
      </w:r>
      <w:r>
        <w:rPr>
          <w:rFonts w:ascii="Times New Roman" w:hAnsi="Times New Roman" w:cs="Times New Roman"/>
          <w:i/>
          <w:iCs/>
          <w:sz w:val="24"/>
          <w:szCs w:val="24"/>
        </w:rPr>
        <w:t>Nature</w:t>
      </w:r>
      <w:r>
        <w:rPr>
          <w:rFonts w:ascii="Times New Roman" w:hAnsi="Times New Roman" w:cs="Times New Roman"/>
          <w:sz w:val="24"/>
          <w:szCs w:val="24"/>
        </w:rPr>
        <w:t>. Nature Publishing Group, 323, p. 533. Available at: http://dx.doi.org/10.1038/323533a0.</w:t>
      </w:r>
    </w:p>
    <w:p w14:paraId="631D4C5A" w14:textId="77777777" w:rsidR="00F25762" w:rsidRDefault="00F25762" w:rsidP="00B11C3B">
      <w:pPr>
        <w:widowControl w:val="0"/>
        <w:autoSpaceDE w:val="0"/>
        <w:autoSpaceDN w:val="0"/>
        <w:adjustRightInd w:val="0"/>
        <w:spacing w:after="140" w:line="288" w:lineRule="auto"/>
        <w:ind w:left="567" w:hanging="567"/>
      </w:pPr>
      <w:r>
        <w:rPr>
          <w:rFonts w:ascii="Times New Roman" w:hAnsi="Times New Roman" w:cs="Times New Roman"/>
          <w:sz w:val="24"/>
          <w:szCs w:val="24"/>
        </w:rPr>
        <w:t xml:space="preserve">TensorFlow (2018) </w:t>
      </w:r>
      <w:r>
        <w:rPr>
          <w:rFonts w:ascii="Times New Roman" w:hAnsi="Times New Roman" w:cs="Times New Roman"/>
          <w:i/>
          <w:iCs/>
          <w:sz w:val="24"/>
          <w:szCs w:val="24"/>
        </w:rPr>
        <w:t>An open-source machine learning framework for everyone</w:t>
      </w:r>
      <w:r>
        <w:rPr>
          <w:rFonts w:ascii="Times New Roman" w:hAnsi="Times New Roman" w:cs="Times New Roman"/>
          <w:sz w:val="24"/>
          <w:szCs w:val="24"/>
        </w:rPr>
        <w:t>. Available at: https://www.tensorflow.org/ (Accessed: 30 April 2018).</w:t>
      </w:r>
    </w:p>
    <w:p w14:paraId="06B9FD4C" w14:textId="1F5A72C8" w:rsidR="00DD574D" w:rsidRDefault="00DD574D" w:rsidP="006437E5">
      <w:pPr>
        <w:pStyle w:val="SkripsiNormal"/>
      </w:pPr>
    </w:p>
    <w:p w14:paraId="6D8387F5" w14:textId="085FD3B0" w:rsidR="767CCCA7" w:rsidRDefault="767CCCA7" w:rsidP="00F25762">
      <w:pPr>
        <w:pStyle w:val="SkripsiHeader"/>
      </w:pPr>
      <w:r>
        <w:br w:type="page"/>
      </w:r>
      <w:bookmarkStart w:id="63" w:name="_Toc513570191"/>
      <w:r w:rsidRPr="767CCCA7">
        <w:lastRenderedPageBreak/>
        <w:t>LAMPIRAN</w:t>
      </w:r>
      <w:bookmarkEnd w:id="63"/>
    </w:p>
    <w:p w14:paraId="5F48AAFA" w14:textId="5DDBCF3E" w:rsidR="006437E5" w:rsidRDefault="006437E5" w:rsidP="00F25762">
      <w:pPr>
        <w:pStyle w:val="SkripsiNormal"/>
      </w:pPr>
    </w:p>
    <w:p w14:paraId="54AA5770" w14:textId="77777777" w:rsidR="00F25762" w:rsidRDefault="00F25762" w:rsidP="00F25762">
      <w:pPr>
        <w:pStyle w:val="SkripsiNormal"/>
      </w:pPr>
    </w:p>
    <w:sectPr w:rsidR="00F25762">
      <w:pgSz w:w="8391" w:h="11907"/>
      <w:pgMar w:top="850" w:right="850" w:bottom="85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3C24" w14:textId="77777777" w:rsidR="00F448BF" w:rsidRDefault="00F448BF">
      <w:pPr>
        <w:spacing w:after="0" w:line="240" w:lineRule="auto"/>
      </w:pPr>
      <w:r>
        <w:separator/>
      </w:r>
    </w:p>
  </w:endnote>
  <w:endnote w:type="continuationSeparator" w:id="0">
    <w:p w14:paraId="3C7FA4AB" w14:textId="77777777" w:rsidR="00F448BF" w:rsidRDefault="00F448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398586"/>
      <w:docPartObj>
        <w:docPartGallery w:val="Page Numbers (Bottom of Page)"/>
        <w:docPartUnique/>
      </w:docPartObj>
    </w:sdtPr>
    <w:sdtEndPr>
      <w:rPr>
        <w:noProof/>
      </w:rPr>
    </w:sdtEndPr>
    <w:sdtContent>
      <w:p w14:paraId="645B58B9" w14:textId="6D731926" w:rsidR="00F448BF" w:rsidRDefault="00F448BF"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7753399"/>
      <w:docPartObj>
        <w:docPartGallery w:val="Page Numbers (Bottom of Page)"/>
        <w:docPartUnique/>
      </w:docPartObj>
    </w:sdtPr>
    <w:sdtEndPr>
      <w:rPr>
        <w:noProof/>
      </w:rPr>
    </w:sdtEndPr>
    <w:sdtContent>
      <w:p w14:paraId="7CCE71BD" w14:textId="77777777" w:rsidR="00F448BF" w:rsidRDefault="00F448BF" w:rsidP="001A16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2E912" w14:textId="77777777" w:rsidR="00F448BF" w:rsidRDefault="00F448BF">
      <w:pPr>
        <w:spacing w:after="0" w:line="240" w:lineRule="auto"/>
      </w:pPr>
      <w:r>
        <w:separator/>
      </w:r>
    </w:p>
  </w:footnote>
  <w:footnote w:type="continuationSeparator" w:id="0">
    <w:p w14:paraId="27313CA9" w14:textId="77777777" w:rsidR="00F448BF" w:rsidRDefault="00F448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CBD"/>
    <w:multiLevelType w:val="hybridMultilevel"/>
    <w:tmpl w:val="60DEA9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A9926E8"/>
    <w:multiLevelType w:val="multilevel"/>
    <w:tmpl w:val="9A46F48A"/>
    <w:lvl w:ilvl="0">
      <w:start w:val="1"/>
      <w:numFmt w:val="decimal"/>
      <w:pStyle w:val="SkripsiHiddenBab"/>
      <w:lvlText w:val="%1."/>
      <w:lvlJc w:val="left"/>
      <w:pPr>
        <w:ind w:left="720" w:hanging="720"/>
      </w:pPr>
      <w:rPr>
        <w:rFonts w:hint="default"/>
      </w:rPr>
    </w:lvl>
    <w:lvl w:ilvl="1">
      <w:start w:val="1"/>
      <w:numFmt w:val="decimal"/>
      <w:lvlRestart w:val="0"/>
      <w:pStyle w:val="SkripsiSubLevel1"/>
      <w:lvlText w:val="%1.%2"/>
      <w:lvlJc w:val="left"/>
      <w:pPr>
        <w:ind w:left="720" w:hanging="720"/>
      </w:pPr>
      <w:rPr>
        <w:rFonts w:hint="default"/>
      </w:rPr>
    </w:lvl>
    <w:lvl w:ilvl="2">
      <w:start w:val="1"/>
      <w:numFmt w:val="decimal"/>
      <w:pStyle w:val="SkripsiSubLevel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2B00A2"/>
    <w:multiLevelType w:val="hybridMultilevel"/>
    <w:tmpl w:val="F4B678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27C0230D"/>
    <w:multiLevelType w:val="hybridMultilevel"/>
    <w:tmpl w:val="D12E8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FC44DE6"/>
    <w:multiLevelType w:val="hybridMultilevel"/>
    <w:tmpl w:val="4EDEFE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65925254"/>
    <w:multiLevelType w:val="hybridMultilevel"/>
    <w:tmpl w:val="540CA2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
  </w:num>
  <w:num w:numId="2">
    <w:abstractNumId w:val="1"/>
  </w:num>
  <w:num w:numId="3">
    <w:abstractNumId w:val="1"/>
  </w:num>
  <w:num w:numId="4">
    <w:abstractNumId w:val="1"/>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4"/>
  </w:num>
  <w:num w:numId="15">
    <w:abstractNumId w:val="0"/>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FF7321"/>
    <w:rsid w:val="00042380"/>
    <w:rsid w:val="00043104"/>
    <w:rsid w:val="0005348B"/>
    <w:rsid w:val="0008469B"/>
    <w:rsid w:val="00093C1E"/>
    <w:rsid w:val="000A14F6"/>
    <w:rsid w:val="000A45B5"/>
    <w:rsid w:val="000C2A69"/>
    <w:rsid w:val="000F660F"/>
    <w:rsid w:val="001260FB"/>
    <w:rsid w:val="001329EA"/>
    <w:rsid w:val="00140A92"/>
    <w:rsid w:val="00155FD0"/>
    <w:rsid w:val="00186785"/>
    <w:rsid w:val="001A16AE"/>
    <w:rsid w:val="001B3A7E"/>
    <w:rsid w:val="001C4EDC"/>
    <w:rsid w:val="001F7AFE"/>
    <w:rsid w:val="00202C41"/>
    <w:rsid w:val="00202DB1"/>
    <w:rsid w:val="00207DCD"/>
    <w:rsid w:val="00221E18"/>
    <w:rsid w:val="002400E3"/>
    <w:rsid w:val="00252D4C"/>
    <w:rsid w:val="00253272"/>
    <w:rsid w:val="00261BC9"/>
    <w:rsid w:val="00263E4B"/>
    <w:rsid w:val="002B3D5A"/>
    <w:rsid w:val="002D1DB7"/>
    <w:rsid w:val="002E0396"/>
    <w:rsid w:val="00322BE1"/>
    <w:rsid w:val="0034651E"/>
    <w:rsid w:val="003669A5"/>
    <w:rsid w:val="003A3787"/>
    <w:rsid w:val="003B455D"/>
    <w:rsid w:val="0042752D"/>
    <w:rsid w:val="004652C1"/>
    <w:rsid w:val="0049754B"/>
    <w:rsid w:val="004C1059"/>
    <w:rsid w:val="00524AF4"/>
    <w:rsid w:val="00550FF5"/>
    <w:rsid w:val="005B5EC3"/>
    <w:rsid w:val="005D5E03"/>
    <w:rsid w:val="0060467C"/>
    <w:rsid w:val="00610C0F"/>
    <w:rsid w:val="00614472"/>
    <w:rsid w:val="006437E5"/>
    <w:rsid w:val="00693C9F"/>
    <w:rsid w:val="006A1DC2"/>
    <w:rsid w:val="006A7423"/>
    <w:rsid w:val="006B6CA3"/>
    <w:rsid w:val="00713986"/>
    <w:rsid w:val="0072503E"/>
    <w:rsid w:val="00741E14"/>
    <w:rsid w:val="00746B5D"/>
    <w:rsid w:val="00760F79"/>
    <w:rsid w:val="00765DB2"/>
    <w:rsid w:val="00793185"/>
    <w:rsid w:val="007A6C69"/>
    <w:rsid w:val="007D4480"/>
    <w:rsid w:val="007D6ED3"/>
    <w:rsid w:val="0086074A"/>
    <w:rsid w:val="008671C5"/>
    <w:rsid w:val="00897E98"/>
    <w:rsid w:val="00910BE4"/>
    <w:rsid w:val="00933BA1"/>
    <w:rsid w:val="009472CE"/>
    <w:rsid w:val="00954597"/>
    <w:rsid w:val="00957E09"/>
    <w:rsid w:val="00987B34"/>
    <w:rsid w:val="00992026"/>
    <w:rsid w:val="00995F35"/>
    <w:rsid w:val="009A1731"/>
    <w:rsid w:val="009B2302"/>
    <w:rsid w:val="009D5D57"/>
    <w:rsid w:val="009D62A7"/>
    <w:rsid w:val="009E796E"/>
    <w:rsid w:val="00AD1A17"/>
    <w:rsid w:val="00AD2E7E"/>
    <w:rsid w:val="00B11C3B"/>
    <w:rsid w:val="00B16917"/>
    <w:rsid w:val="00B84FDF"/>
    <w:rsid w:val="00BC44E3"/>
    <w:rsid w:val="00BD3AF3"/>
    <w:rsid w:val="00C12292"/>
    <w:rsid w:val="00C2015A"/>
    <w:rsid w:val="00C31617"/>
    <w:rsid w:val="00C8061B"/>
    <w:rsid w:val="00CA49C3"/>
    <w:rsid w:val="00CB25DD"/>
    <w:rsid w:val="00CB2D83"/>
    <w:rsid w:val="00CC75B9"/>
    <w:rsid w:val="00CD2B14"/>
    <w:rsid w:val="00D228AF"/>
    <w:rsid w:val="00D55243"/>
    <w:rsid w:val="00D55D83"/>
    <w:rsid w:val="00D91B79"/>
    <w:rsid w:val="00D9307C"/>
    <w:rsid w:val="00DA0D7D"/>
    <w:rsid w:val="00DC5CCC"/>
    <w:rsid w:val="00DD574D"/>
    <w:rsid w:val="00DE62B2"/>
    <w:rsid w:val="00DF16F0"/>
    <w:rsid w:val="00E30884"/>
    <w:rsid w:val="00E97AE1"/>
    <w:rsid w:val="00EC49EB"/>
    <w:rsid w:val="00EF1615"/>
    <w:rsid w:val="00EF75E1"/>
    <w:rsid w:val="00F25762"/>
    <w:rsid w:val="00F33CFA"/>
    <w:rsid w:val="00F35741"/>
    <w:rsid w:val="00F448BF"/>
    <w:rsid w:val="00FA1ACE"/>
    <w:rsid w:val="00FE6AB2"/>
    <w:rsid w:val="00FF0C8D"/>
    <w:rsid w:val="16FF7321"/>
    <w:rsid w:val="388C55CF"/>
    <w:rsid w:val="598FADB9"/>
    <w:rsid w:val="767CC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8C55CF"/>
  <w15:chartTrackingRefBased/>
  <w15:docId w15:val="{7F4964C0-4038-445D-9F82-55D20C2D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7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75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NoSpacing">
    <w:name w:val="No Spacing"/>
    <w:uiPriority w:val="1"/>
    <w:qFormat/>
    <w:pPr>
      <w:spacing w:after="0" w:line="240" w:lineRule="auto"/>
    </w:pPr>
  </w:style>
  <w:style w:type="paragraph" w:customStyle="1" w:styleId="SkripsiHeader">
    <w:name w:val="Skripsi Header"/>
    <w:basedOn w:val="NoSpacing"/>
    <w:qFormat/>
    <w:rsid w:val="001A16AE"/>
    <w:pPr>
      <w:jc w:val="center"/>
      <w:outlineLvl w:val="0"/>
    </w:pPr>
    <w:rPr>
      <w:rFonts w:ascii="Times New Roman" w:eastAsia="Times New Roman" w:hAnsi="Times New Roman" w:cs="Times New Roman"/>
      <w:b/>
      <w:bCs/>
      <w:sz w:val="24"/>
      <w:szCs w:val="24"/>
    </w:rPr>
  </w:style>
  <w:style w:type="paragraph" w:customStyle="1" w:styleId="SkripsiNormal">
    <w:name w:val="Skripsi Normal"/>
    <w:basedOn w:val="NoSpacing"/>
    <w:qFormat/>
    <w:rsid w:val="006437E5"/>
    <w:pPr>
      <w:jc w:val="both"/>
    </w:pPr>
    <w:rPr>
      <w:rFonts w:ascii="Times New Roman" w:eastAsia="Times New Roman" w:hAnsi="Times New Roman" w:cs="Times New Roman"/>
      <w:bCs/>
      <w:szCs w:val="24"/>
    </w:rPr>
  </w:style>
  <w:style w:type="paragraph" w:customStyle="1" w:styleId="SkripsiSubLevel1">
    <w:name w:val="Skripsi Sub Level 1"/>
    <w:basedOn w:val="SkripsiNormal"/>
    <w:qFormat/>
    <w:rsid w:val="00BC44E3"/>
    <w:pPr>
      <w:numPr>
        <w:ilvl w:val="1"/>
        <w:numId w:val="4"/>
      </w:numPr>
      <w:tabs>
        <w:tab w:val="left" w:pos="567"/>
      </w:tabs>
      <w:outlineLvl w:val="1"/>
    </w:pPr>
    <w:rPr>
      <w:b/>
    </w:rPr>
  </w:style>
  <w:style w:type="paragraph" w:styleId="ListParagraph">
    <w:name w:val="List Paragraph"/>
    <w:basedOn w:val="Normal"/>
    <w:uiPriority w:val="34"/>
    <w:qFormat/>
    <w:rsid w:val="001A16AE"/>
    <w:pPr>
      <w:ind w:left="720"/>
      <w:contextualSpacing/>
    </w:pPr>
  </w:style>
  <w:style w:type="paragraph" w:customStyle="1" w:styleId="SkripsiIsiLevel1">
    <w:name w:val="Skripsi Isi Level 1"/>
    <w:basedOn w:val="SkripsiNormal"/>
    <w:qFormat/>
    <w:rsid w:val="00BC44E3"/>
    <w:pPr>
      <w:ind w:firstLine="567"/>
    </w:pPr>
  </w:style>
  <w:style w:type="paragraph" w:customStyle="1" w:styleId="SkripsiHiddenBab">
    <w:name w:val="Skripsi Hidden Bab"/>
    <w:basedOn w:val="SkripsiSubLevel1"/>
    <w:qFormat/>
    <w:rsid w:val="00D55D83"/>
    <w:pPr>
      <w:numPr>
        <w:ilvl w:val="0"/>
      </w:numPr>
    </w:pPr>
    <w:rPr>
      <w:color w:val="FFFFFF" w:themeColor="background1"/>
    </w:rPr>
  </w:style>
  <w:style w:type="paragraph" w:customStyle="1" w:styleId="SkripsiSubLevel2">
    <w:name w:val="Skripsi Sub Level 2"/>
    <w:basedOn w:val="SkripsiSubLevel1"/>
    <w:qFormat/>
    <w:rsid w:val="00793185"/>
    <w:pPr>
      <w:numPr>
        <w:ilvl w:val="2"/>
        <w:numId w:val="3"/>
      </w:numPr>
      <w:tabs>
        <w:tab w:val="clear" w:pos="567"/>
        <w:tab w:val="left" w:pos="851"/>
      </w:tabs>
      <w:ind w:left="851" w:hanging="851"/>
    </w:pPr>
  </w:style>
  <w:style w:type="paragraph" w:customStyle="1" w:styleId="SkripsiIsiLevel2">
    <w:name w:val="Skripsi Isi Level 2"/>
    <w:basedOn w:val="SkripsiIsiLevel1"/>
    <w:qFormat/>
    <w:rsid w:val="0060467C"/>
    <w:pPr>
      <w:ind w:firstLine="851"/>
    </w:pPr>
  </w:style>
  <w:style w:type="paragraph" w:styleId="HTMLPreformatted">
    <w:name w:val="HTML Preformatted"/>
    <w:basedOn w:val="Normal"/>
    <w:link w:val="HTMLPreformattedChar"/>
    <w:uiPriority w:val="99"/>
    <w:unhideWhenUsed/>
    <w:rsid w:val="00B1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691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CC75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75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75B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75B9"/>
    <w:pPr>
      <w:spacing w:after="100"/>
    </w:pPr>
    <w:rPr>
      <w:rFonts w:ascii="Times New Roman" w:hAnsi="Times New Roman"/>
    </w:rPr>
  </w:style>
  <w:style w:type="paragraph" w:styleId="TOC2">
    <w:name w:val="toc 2"/>
    <w:basedOn w:val="Normal"/>
    <w:next w:val="Normal"/>
    <w:autoRedefine/>
    <w:uiPriority w:val="39"/>
    <w:unhideWhenUsed/>
    <w:rsid w:val="00CC75B9"/>
    <w:pPr>
      <w:spacing w:after="100"/>
      <w:ind w:left="220"/>
    </w:pPr>
    <w:rPr>
      <w:rFonts w:ascii="Times New Roman" w:hAnsi="Times New Roman"/>
    </w:rPr>
  </w:style>
  <w:style w:type="paragraph" w:styleId="TOC3">
    <w:name w:val="toc 3"/>
    <w:basedOn w:val="Normal"/>
    <w:next w:val="Normal"/>
    <w:autoRedefine/>
    <w:uiPriority w:val="39"/>
    <w:unhideWhenUsed/>
    <w:rsid w:val="00CC75B9"/>
    <w:pPr>
      <w:spacing w:after="100"/>
      <w:ind w:left="440"/>
    </w:pPr>
    <w:rPr>
      <w:rFonts w:ascii="Times New Roman" w:hAnsi="Times New Roman"/>
    </w:rPr>
  </w:style>
  <w:style w:type="character" w:styleId="Hyperlink">
    <w:name w:val="Hyperlink"/>
    <w:basedOn w:val="DefaultParagraphFont"/>
    <w:uiPriority w:val="99"/>
    <w:unhideWhenUsed/>
    <w:rsid w:val="008671C5"/>
    <w:rPr>
      <w:rFonts w:ascii="Times New Roman" w:hAnsi="Times New Roman"/>
      <w:color w:val="auto"/>
      <w:sz w:val="22"/>
      <w:u w:val="none"/>
    </w:rPr>
  </w:style>
  <w:style w:type="paragraph" w:customStyle="1" w:styleId="SkripsiGambar">
    <w:name w:val="Skripsi Gambar"/>
    <w:basedOn w:val="SkripsiNormal"/>
    <w:qFormat/>
    <w:rsid w:val="00CC75B9"/>
    <w:pPr>
      <w:jc w:val="center"/>
    </w:pPr>
  </w:style>
  <w:style w:type="paragraph" w:styleId="TableofFigures">
    <w:name w:val="table of figures"/>
    <w:basedOn w:val="Normal"/>
    <w:next w:val="Normal"/>
    <w:uiPriority w:val="99"/>
    <w:unhideWhenUsed/>
    <w:rsid w:val="008671C5"/>
    <w:pPr>
      <w:spacing w:after="120"/>
    </w:pPr>
    <w:rPr>
      <w:rFonts w:ascii="Times New Roman" w:hAnsi="Times New Roman"/>
    </w:rPr>
  </w:style>
  <w:style w:type="paragraph" w:styleId="FootnoteText">
    <w:name w:val="footnote text"/>
    <w:basedOn w:val="Normal"/>
    <w:link w:val="FootnoteTextChar"/>
    <w:uiPriority w:val="99"/>
    <w:semiHidden/>
    <w:unhideWhenUsed/>
    <w:rsid w:val="00261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BC9"/>
    <w:rPr>
      <w:sz w:val="20"/>
      <w:szCs w:val="20"/>
    </w:rPr>
  </w:style>
  <w:style w:type="character" w:styleId="FootnoteReference">
    <w:name w:val="footnote reference"/>
    <w:basedOn w:val="DefaultParagraphFont"/>
    <w:uiPriority w:val="99"/>
    <w:semiHidden/>
    <w:unhideWhenUsed/>
    <w:rsid w:val="00261BC9"/>
    <w:rPr>
      <w:vertAlign w:val="superscript"/>
    </w:rPr>
  </w:style>
  <w:style w:type="character" w:styleId="PlaceholderText">
    <w:name w:val="Placeholder Text"/>
    <w:basedOn w:val="DefaultParagraphFont"/>
    <w:uiPriority w:val="99"/>
    <w:semiHidden/>
    <w:rsid w:val="00AD2E7E"/>
    <w:rPr>
      <w:color w:val="808080"/>
    </w:rPr>
  </w:style>
  <w:style w:type="paragraph" w:customStyle="1" w:styleId="SkripsiTabel">
    <w:name w:val="Skripsi Tabel"/>
    <w:basedOn w:val="SkripsiGambar"/>
    <w:qFormat/>
    <w:rsid w:val="00F448BF"/>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7.jpe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4C46F-9254-411B-A7ED-1153C65A8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1</TotalTime>
  <Pages>37</Pages>
  <Words>9540</Words>
  <Characters>5438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 Arifin</dc:creator>
  <cp:keywords/>
  <dc:description/>
  <cp:lastModifiedBy>Adwi Arifin</cp:lastModifiedBy>
  <cp:revision>34</cp:revision>
  <dcterms:created xsi:type="dcterms:W3CDTF">2018-05-01T20:42:00Z</dcterms:created>
  <dcterms:modified xsi:type="dcterms:W3CDTF">2018-05-0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d7f3c5-8dc6-32c4-a908-477eef85c629</vt:lpwstr>
  </property>
  <property fmtid="{D5CDD505-2E9C-101B-9397-08002B2CF9AE}" pid="24" name="Mendeley Citation Style_1">
    <vt:lpwstr>http://www.zotero.org/styles/harvard-cite-them-right</vt:lpwstr>
  </property>
</Properties>
</file>